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4CA6E0" w14:textId="77777777" w:rsidR="00B90CA5" w:rsidRPr="00286C4D" w:rsidRDefault="00B90CA5" w:rsidP="007D3FF7">
      <w:pPr>
        <w:spacing w:after="0" w:line="360" w:lineRule="auto"/>
        <w:ind w:right="-59"/>
        <w:jc w:val="center"/>
        <w:rPr>
          <w:rFonts w:ascii="Times New Roman" w:eastAsia="Times New Roman" w:hAnsi="Times New Roman"/>
          <w:sz w:val="24"/>
          <w:szCs w:val="24"/>
        </w:rPr>
      </w:pPr>
      <w:r w:rsidRPr="00286C4D">
        <w:rPr>
          <w:rFonts w:ascii="Times New Roman" w:eastAsia="Times New Roman" w:hAnsi="Times New Roman"/>
          <w:b/>
          <w:sz w:val="24"/>
          <w:szCs w:val="24"/>
          <w:lang w:eastAsia="id-ID"/>
        </w:rPr>
        <w:t>S</w:t>
      </w:r>
      <w:r w:rsidRPr="00286C4D">
        <w:rPr>
          <w:rFonts w:ascii="Times New Roman" w:eastAsia="Times New Roman" w:hAnsi="Times New Roman"/>
          <w:b/>
          <w:sz w:val="24"/>
          <w:szCs w:val="24"/>
          <w:lang w:val="en-US" w:eastAsia="id-ID"/>
        </w:rPr>
        <w:t>TUDI DESKRIPTIF MINAT MAHASISWA STT KAO</w:t>
      </w:r>
      <w:r w:rsidRPr="00286C4D">
        <w:rPr>
          <w:rFonts w:ascii="Times New Roman" w:eastAsia="Times New Roman" w:hAnsi="Times New Roman"/>
          <w:b/>
          <w:sz w:val="24"/>
          <w:szCs w:val="24"/>
          <w:lang w:eastAsia="id-ID"/>
        </w:rPr>
        <w:t xml:space="preserve"> </w:t>
      </w:r>
      <w:r w:rsidRPr="00286C4D">
        <w:rPr>
          <w:rFonts w:ascii="Times New Roman" w:eastAsia="Times New Roman" w:hAnsi="Times New Roman"/>
          <w:b/>
          <w:sz w:val="24"/>
          <w:szCs w:val="24"/>
          <w:lang w:val="en-US" w:eastAsia="id-ID"/>
        </w:rPr>
        <w:t>TENTANG PENGEMBANGAN KARUNIA ROH KUDUS DALAM PELAYANAN PEMBERITAAN INJIL</w:t>
      </w:r>
    </w:p>
    <w:p w14:paraId="2EAA8CEF" w14:textId="77777777" w:rsidR="00B90CA5" w:rsidRPr="00286C4D" w:rsidRDefault="00B90CA5" w:rsidP="007D3FF7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5FED7116" w14:textId="77777777" w:rsidR="00B90CA5" w:rsidRPr="00286C4D" w:rsidRDefault="00B90CA5" w:rsidP="007D3FF7">
      <w:pPr>
        <w:spacing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Chandra Kira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uhur</w:t>
      </w:r>
      <w:proofErr w:type="spellEnd"/>
    </w:p>
    <w:p w14:paraId="331835AE" w14:textId="77777777" w:rsidR="00B90CA5" w:rsidRPr="00286C4D" w:rsidRDefault="00B90CA5" w:rsidP="007D3FF7">
      <w:pPr>
        <w:spacing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>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s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rodi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Teolog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:</w:t>
      </w:r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hyperlink r:id="rId8" w:history="1">
        <w:r w:rsidRPr="00286C4D">
          <w:rPr>
            <w:rStyle w:val="Hyperlink"/>
            <w:rFonts w:ascii="Times New Roman" w:hAnsi="Times New Roman"/>
            <w:sz w:val="24"/>
            <w:szCs w:val="24"/>
            <w:lang w:val="en-US"/>
          </w:rPr>
          <w:t>chandra@sttkao.ac.id</w:t>
        </w:r>
      </w:hyperlink>
      <w:r w:rsidRPr="00286C4D">
        <w:rPr>
          <w:rFonts w:ascii="Times New Roman" w:hAnsi="Times New Roman"/>
          <w:sz w:val="24"/>
          <w:szCs w:val="24"/>
          <w:lang w:val="en-US"/>
        </w:rPr>
        <w:t>)</w:t>
      </w:r>
    </w:p>
    <w:p w14:paraId="42D02223" w14:textId="77777777" w:rsidR="00B90CA5" w:rsidRPr="00286C4D" w:rsidRDefault="00B90CA5" w:rsidP="007D3FF7">
      <w:pPr>
        <w:spacing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45BA6EF5" w14:textId="77777777" w:rsidR="00B90CA5" w:rsidRPr="00286C4D" w:rsidRDefault="00B90CA5" w:rsidP="007D3FF7">
      <w:pPr>
        <w:spacing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>Abstract</w:t>
      </w:r>
    </w:p>
    <w:p w14:paraId="1C3F8978" w14:textId="77777777" w:rsidR="00B90CA5" w:rsidRPr="00286C4D" w:rsidRDefault="00B90CA5" w:rsidP="007D3FF7">
      <w:pPr>
        <w:spacing w:after="0" w:line="240" w:lineRule="auto"/>
        <w:ind w:left="26" w:right="121"/>
        <w:jc w:val="center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r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g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e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m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n</w:t>
      </w:r>
      <w:r w:rsidRPr="00286C4D">
        <w:rPr>
          <w:rFonts w:ascii="Times New Roman" w:eastAsia="Times New Roman" w:hAnsi="Times New Roman"/>
          <w:i/>
          <w:spacing w:val="3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f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at</w:t>
      </w:r>
      <w:r w:rsidRPr="00286C4D">
        <w:rPr>
          <w:rFonts w:ascii="Times New Roman" w:eastAsia="Times New Roman" w:hAnsi="Times New Roman"/>
          <w:i/>
          <w:spacing w:val="3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com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3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3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gen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ral</w:t>
      </w:r>
      <w:r w:rsidRPr="00286C4D">
        <w:rPr>
          <w:rFonts w:ascii="Times New Roman" w:eastAsia="Times New Roman" w:hAnsi="Times New Roman"/>
          <w:i/>
          <w:spacing w:val="3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chu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ch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,</w:t>
      </w:r>
      <w:r w:rsidRPr="00286C4D">
        <w:rPr>
          <w:rFonts w:ascii="Times New Roman" w:eastAsia="Times New Roman" w:hAnsi="Times New Roman"/>
          <w:i/>
          <w:spacing w:val="1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w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ch</w:t>
      </w:r>
      <w:r w:rsidRPr="00286C4D">
        <w:rPr>
          <w:rFonts w:ascii="Times New Roman" w:eastAsia="Times New Roman" w:hAnsi="Times New Roman"/>
          <w:i/>
          <w:spacing w:val="1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1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1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r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i/>
          <w:spacing w:val="1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ut</w:t>
      </w:r>
      <w:r w:rsidRPr="00286C4D">
        <w:rPr>
          <w:rFonts w:ascii="Times New Roman" w:eastAsia="Times New Roman" w:hAnsi="Times New Roman"/>
          <w:i/>
          <w:spacing w:val="1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by</w:t>
      </w:r>
      <w:r w:rsidRPr="00286C4D">
        <w:rPr>
          <w:rFonts w:ascii="Times New Roman" w:eastAsia="Times New Roman" w:hAnsi="Times New Roman"/>
          <w:i/>
          <w:spacing w:val="1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1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v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.</w:t>
      </w:r>
      <w:r w:rsidRPr="00286C4D">
        <w:rPr>
          <w:rFonts w:ascii="Times New Roman" w:eastAsia="Times New Roman" w:hAnsi="Times New Roman"/>
          <w:i/>
          <w:spacing w:val="1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duc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g</w:t>
      </w:r>
      <w:r w:rsidRPr="00286C4D">
        <w:rPr>
          <w:rFonts w:ascii="Times New Roman" w:eastAsia="Times New Roman" w:hAnsi="Times New Roman"/>
          <w:i/>
          <w:spacing w:val="1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3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n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he 4.0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ra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s a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a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n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e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n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, and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he university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i/>
          <w:spacing w:val="4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mpo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w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r the student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w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pacing w:val="4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e</w:t>
      </w:r>
      <w:r w:rsidRPr="00286C4D">
        <w:rPr>
          <w:rFonts w:ascii="Times New Roman" w:eastAsia="Times New Roman" w:hAnsi="Times New Roman"/>
          <w:i/>
          <w:spacing w:val="46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49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pacing w:val="49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4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i/>
          <w:spacing w:val="4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49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w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o</w:t>
      </w:r>
      <w:r w:rsidRPr="00286C4D">
        <w:rPr>
          <w:rFonts w:ascii="Times New Roman" w:eastAsia="Times New Roman" w:hAnsi="Times New Roman"/>
          <w:i/>
          <w:spacing w:val="4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n</w:t>
      </w:r>
      <w:r w:rsidRPr="00286C4D">
        <w:rPr>
          <w:rFonts w:ascii="Times New Roman" w:eastAsia="Times New Roman" w:hAnsi="Times New Roman"/>
          <w:i/>
          <w:spacing w:val="4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wer</w:t>
      </w:r>
      <w:r w:rsidRPr="00286C4D">
        <w:rPr>
          <w:rFonts w:ascii="Times New Roman" w:eastAsia="Times New Roman" w:hAnsi="Times New Roman"/>
          <w:i/>
          <w:spacing w:val="49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4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ds</w:t>
      </w:r>
      <w:r w:rsidRPr="00286C4D">
        <w:rPr>
          <w:rFonts w:ascii="Times New Roman" w:eastAsia="Times New Roman" w:hAnsi="Times New Roman"/>
          <w:i/>
          <w:spacing w:val="49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f </w:t>
      </w:r>
      <w:proofErr w:type="gramStart"/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on 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v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ces</w:t>
      </w:r>
      <w:proofErr w:type="gramEnd"/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n 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s 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a. 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The </w:t>
      </w:r>
      <w:proofErr w:type="gramStart"/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research 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proofErr w:type="gramEnd"/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a 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quan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v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e 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r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, app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v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d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enom</w:t>
      </w:r>
      <w:r w:rsidRPr="00286C4D">
        <w:rPr>
          <w:rFonts w:ascii="Times New Roman" w:eastAsia="Times New Roman" w:hAnsi="Times New Roman"/>
          <w:i/>
          <w:spacing w:val="-3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o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l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 xml:space="preserve"> m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ods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 show a d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pacing w:val="7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pacing w:val="6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v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c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e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4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d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m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n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4.0</w:t>
      </w:r>
      <w:r w:rsidRPr="00286C4D">
        <w:rPr>
          <w:rFonts w:ascii="Times New Roman" w:eastAsia="Times New Roman" w:hAnsi="Times New Roman"/>
          <w:i/>
          <w:spacing w:val="7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ra.</w:t>
      </w:r>
      <w:r w:rsidRPr="00286C4D">
        <w:rPr>
          <w:rFonts w:ascii="Times New Roman" w:eastAsia="Times New Roman" w:hAnsi="Times New Roman"/>
          <w:i/>
          <w:spacing w:val="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3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8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, a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de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,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ust</w:t>
      </w:r>
      <w:proofErr w:type="spellEnd"/>
      <w:proofErr w:type="gramEnd"/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mpo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we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d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n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rms</w:t>
      </w:r>
      <w:r w:rsidRPr="00286C4D">
        <w:rPr>
          <w:rFonts w:ascii="Times New Roman" w:eastAsia="Times New Roman" w:hAnsi="Times New Roman"/>
          <w:i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s so as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o o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i</w:t>
      </w:r>
      <w:r w:rsidRPr="00286C4D">
        <w:rPr>
          <w:rFonts w:ascii="Times New Roman" w:eastAsia="Times New Roman" w:hAnsi="Times New Roman"/>
          <w:i/>
          <w:spacing w:val="-3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z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e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f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s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hat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e </w:t>
      </w:r>
      <w:r w:rsidRPr="00286C4D">
        <w:rPr>
          <w:rFonts w:ascii="Times New Roman" w:eastAsia="Times New Roman" w:hAnsi="Times New Roman"/>
          <w:i/>
          <w:spacing w:val="-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n </w:t>
      </w:r>
      <w:r w:rsidRPr="00286C4D">
        <w:rPr>
          <w:rFonts w:ascii="Times New Roman" w:eastAsia="Times New Roman" w:hAnsi="Times New Roman"/>
          <w:i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i/>
          <w:spacing w:val="-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i/>
          <w:sz w:val="24"/>
          <w:szCs w:val="24"/>
          <w:lang w:val="en-US"/>
        </w:rPr>
        <w:t>e students.</w:t>
      </w:r>
    </w:p>
    <w:p w14:paraId="4C89799D" w14:textId="77777777" w:rsidR="00B90CA5" w:rsidRPr="00286C4D" w:rsidRDefault="00B90CA5" w:rsidP="007D3FF7">
      <w:pPr>
        <w:spacing w:before="8" w:after="0" w:line="360" w:lineRule="auto"/>
        <w:jc w:val="center"/>
        <w:rPr>
          <w:rFonts w:ascii="Times New Roman" w:eastAsia="Times New Roman" w:hAnsi="Times New Roman"/>
          <w:sz w:val="24"/>
          <w:szCs w:val="24"/>
          <w:lang w:val="en-US"/>
        </w:rPr>
      </w:pPr>
    </w:p>
    <w:p w14:paraId="510B5EA4" w14:textId="77777777" w:rsidR="00B90CA5" w:rsidRPr="00286C4D" w:rsidRDefault="00B90CA5" w:rsidP="007D3FF7">
      <w:pPr>
        <w:spacing w:after="0" w:line="360" w:lineRule="auto"/>
        <w:ind w:right="118"/>
        <w:jc w:val="both"/>
        <w:rPr>
          <w:rFonts w:ascii="Times New Roman" w:eastAsia="Times New Roman" w:hAnsi="Times New Roman"/>
          <w:spacing w:val="-2"/>
          <w:sz w:val="24"/>
          <w:szCs w:val="24"/>
          <w:lang w:val="en-US"/>
        </w:rPr>
      </w:pPr>
    </w:p>
    <w:p w14:paraId="3C3A94EB" w14:textId="77777777" w:rsidR="00B90CA5" w:rsidRPr="007D3FF7" w:rsidRDefault="00B90CA5" w:rsidP="007D3FF7">
      <w:pPr>
        <w:pStyle w:val="ListParagraph"/>
        <w:numPr>
          <w:ilvl w:val="0"/>
          <w:numId w:val="1"/>
        </w:numPr>
        <w:spacing w:after="0" w:line="360" w:lineRule="auto"/>
        <w:ind w:right="118"/>
        <w:jc w:val="both"/>
        <w:rPr>
          <w:rFonts w:ascii="Times New Roman" w:eastAsia="Times New Roman" w:hAnsi="Times New Roman"/>
          <w:b/>
          <w:sz w:val="24"/>
          <w:szCs w:val="24"/>
          <w:lang w:val="en-US"/>
        </w:rPr>
      </w:pPr>
      <w:r w:rsidRPr="007D3FF7">
        <w:rPr>
          <w:rFonts w:ascii="Times New Roman" w:eastAsia="Times New Roman" w:hAnsi="Times New Roman"/>
          <w:b/>
          <w:sz w:val="24"/>
          <w:szCs w:val="24"/>
          <w:lang w:val="en-US"/>
        </w:rPr>
        <w:t>PENDAHULUAN</w:t>
      </w:r>
    </w:p>
    <w:p w14:paraId="2E6FBEF5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Mi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i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n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gu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dupan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 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.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s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m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t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-5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d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sten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7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-5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ulai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tob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ose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us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ri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-5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a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pacing w:val="8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proofErr w:type="spellEnd"/>
      <w:r w:rsidRPr="00286C4D">
        <w:rPr>
          <w:rFonts w:ascii="Times New Roman" w:eastAsia="Times New Roman" w:hAnsi="Times New Roman"/>
          <w:spacing w:val="4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i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Allah</w:t>
      </w:r>
      <w:r w:rsidRPr="00286C4D">
        <w:rPr>
          <w:rFonts w:ascii="Times New Roman" w:eastAsia="Times New Roman" w:hAnsi="Times New Roman"/>
          <w:spacing w:val="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-7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eksp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r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ikan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m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u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ti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-5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,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i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n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u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hat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sklusif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proofErr w:type="spellEnd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s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5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g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ndu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u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g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4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s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p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is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,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a</w:t>
      </w:r>
      <w:proofErr w:type="spellEnd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j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</w:t>
      </w:r>
      <w:proofErr w:type="spellEnd"/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k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,</w:t>
      </w:r>
      <w:r w:rsidRPr="00286C4D">
        <w:rPr>
          <w:rFonts w:ascii="Times New Roman" w:eastAsia="Times New Roman" w:hAnsi="Times New Roman"/>
          <w:spacing w:val="4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,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ng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a</w:t>
      </w:r>
      <w:proofErr w:type="spellEnd"/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pacing w:val="3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ba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w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a</w:t>
      </w:r>
      <w:proofErr w:type="spellEnd"/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o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r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n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g</w:t>
      </w:r>
      <w:r w:rsidRPr="00286C4D">
        <w:rPr>
          <w:rFonts w:ascii="Times New Roman" w:eastAsia="Times New Roman" w:hAnsi="Times New Roman"/>
          <w:spacing w:val="-2"/>
          <w:sz w:val="24"/>
          <w:szCs w:val="24"/>
          <w:lang w:val="en-US"/>
        </w:rPr>
        <w:t xml:space="preserve"> 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lai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p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</w:t>
      </w:r>
      <w:proofErr w:type="spellEnd"/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</w:t>
      </w:r>
      <w:r w:rsidRPr="00286C4D">
        <w:rPr>
          <w:rFonts w:ascii="Times New Roman" w:eastAsia="Times New Roman" w:hAnsi="Times New Roman"/>
          <w:spacing w:val="1"/>
          <w:sz w:val="24"/>
          <w:szCs w:val="24"/>
          <w:lang w:val="en-US"/>
        </w:rPr>
        <w:t>m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d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l</w:t>
      </w:r>
      <w:r w:rsidRPr="00286C4D">
        <w:rPr>
          <w:rFonts w:ascii="Times New Roman" w:eastAsia="Times New Roman" w:hAnsi="Times New Roman"/>
          <w:spacing w:val="2"/>
          <w:sz w:val="24"/>
          <w:szCs w:val="24"/>
          <w:lang w:val="en-US"/>
        </w:rPr>
        <w:t>a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</w:t>
      </w:r>
      <w:r w:rsidRPr="00286C4D">
        <w:rPr>
          <w:rFonts w:ascii="Times New Roman" w:eastAsia="Times New Roman" w:hAnsi="Times New Roman"/>
          <w:spacing w:val="-1"/>
          <w:sz w:val="24"/>
          <w:szCs w:val="24"/>
          <w:lang w:val="en-US"/>
        </w:rPr>
        <w:t>e</w:t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</w:p>
    <w:p w14:paraId="0FFD90B4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r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rind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mplik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j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Kristen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rind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ma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gu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rind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op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w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gi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g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ma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gu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ah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anggi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hus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-o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ten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-orang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anggi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ada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ma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gung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mu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ah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ti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28:18-20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11 murid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asu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in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ikut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elu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angk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or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;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s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Rasul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lastRenderedPageBreak/>
        <w:t>mengindikas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ki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120 orang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am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si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Kristen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anggap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g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mb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0DA4F8C0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aha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unjuk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ggu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awab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ingkat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giatan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aha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i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ing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gi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olah-o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tagn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nyak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nt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gul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terap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er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dre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Harton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pen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ma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gung di mas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kar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perhat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ontek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uni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pato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masa-mas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l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zaman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asu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  <w:r w:rsidRPr="00286C4D">
        <w:rPr>
          <w:rStyle w:val="FootnoteReference"/>
          <w:rFonts w:ascii="Times New Roman" w:eastAsia="Times New Roman" w:hAnsi="Times New Roman"/>
          <w:sz w:val="24"/>
          <w:szCs w:val="24"/>
          <w:lang w:val="en-US"/>
        </w:rPr>
        <w:footnoteReference w:id="1"/>
      </w: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t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jati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uah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semp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dak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imul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semp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0CE78970" w14:textId="77777777" w:rsidR="00F178E7" w:rsidRPr="00286C4D" w:rsidRDefault="00B90CA5" w:rsidP="007D3FF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henda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p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etahu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”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p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etahu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benaran</w:t>
      </w:r>
      <w:proofErr w:type="spellEnd"/>
    </w:p>
    <w:p w14:paraId="29903D32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”. Karen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n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lir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nus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format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lamiah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kendal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su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wa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g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apt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ngg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ub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”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“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ub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”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art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sekut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”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m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o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d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aktivit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t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ub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”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impi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Kit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ah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ul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1D8860C9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aha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unjuk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ggu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awab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STT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ingkat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gi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aha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i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ing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gi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olah-o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tagn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nyak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nt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gul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terap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er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aj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zam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gitalis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hasil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uni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ak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uni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di man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u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duni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gi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pertimb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mbe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tangan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semp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bnya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i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day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em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13F5CCA6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lastRenderedPageBreak/>
        <w:t>Penelit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m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en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lfa Omega Semarang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mp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sa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ber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al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tem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ih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ny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tusi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ikut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ber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obo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na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lam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ah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Banyak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ndal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al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u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kai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ksan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sua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lib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utam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e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kad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ndal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spo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l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j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n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lkitabi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sep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up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</w:p>
    <w:p w14:paraId="57B8B6AC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erkir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li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pengaruh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mplement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rap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inji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n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n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sa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inji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sim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Sema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as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er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Indonesi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omin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j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oktri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ag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6444D16E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jangka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uk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impi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ksan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up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siap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gg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utuh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tem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d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at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soa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ncu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urang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os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/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a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j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ringkal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dat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imbi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u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u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sa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d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yesua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k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imbi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k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sa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STT KAO.</w:t>
      </w:r>
    </w:p>
    <w:p w14:paraId="3F2346D9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ibat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lu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ngkatan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lu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ro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haru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khusus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nd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inji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Karen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lib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lu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ngkat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r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p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eda-be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spo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e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mb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</w:p>
    <w:p w14:paraId="4761BD29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Waktu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yelenggar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tem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p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bat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t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wajib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kuliahan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gas-tug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kulia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diki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tem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u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k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lastRenderedPageBreak/>
        <w:t>perkulia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k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u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u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adw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tem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ny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kal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mp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0BA2AEEE" w14:textId="77777777" w:rsidR="00B90CA5" w:rsidRPr="00286C4D" w:rsidRDefault="00B90CA5" w:rsidP="007D3FF7">
      <w:pPr>
        <w:spacing w:after="0" w:line="360" w:lineRule="auto"/>
        <w:rPr>
          <w:rFonts w:ascii="Times New Roman" w:eastAsia="Times New Roman" w:hAnsi="Times New Roman"/>
          <w:sz w:val="24"/>
          <w:szCs w:val="24"/>
          <w:lang w:val="en-US"/>
        </w:rPr>
      </w:pPr>
    </w:p>
    <w:p w14:paraId="7B1D9C8D" w14:textId="77777777" w:rsidR="00B90CA5" w:rsidRPr="007D3FF7" w:rsidRDefault="00B90CA5" w:rsidP="007D3FF7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/>
          <w:b/>
          <w:sz w:val="24"/>
          <w:szCs w:val="24"/>
          <w:lang w:val="en-US"/>
        </w:rPr>
      </w:pPr>
      <w:r w:rsidRPr="007D3FF7">
        <w:rPr>
          <w:rFonts w:ascii="Times New Roman" w:eastAsia="Times New Roman" w:hAnsi="Times New Roman"/>
          <w:b/>
          <w:sz w:val="24"/>
          <w:szCs w:val="24"/>
          <w:lang w:val="en-US"/>
        </w:rPr>
        <w:t>METODOLOGI</w:t>
      </w:r>
    </w:p>
    <w:p w14:paraId="3A0BC0FD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ko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Tingg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olo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(STT) KAO Sema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luruh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ol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harismat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hi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s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akos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harismat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Pol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akos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harismat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ajar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tah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akibat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y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u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nt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had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j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STT KAO Sema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l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ekan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j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akos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harismat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ber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la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l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uba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ol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uj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ol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takos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harismati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mul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aha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erap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in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rday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utam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. Karen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emb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-Nya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day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em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-Nya.</w:t>
      </w:r>
    </w:p>
    <w:p w14:paraId="6FF775CF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masala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anal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c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c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ositiv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Adapun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maksud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c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ositiv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yelid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tode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lmi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rosedu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ngk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em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ngk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ecah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s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s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m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empir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d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anc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uantita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eksperiment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tu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skrip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giyono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elas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tode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uantita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tode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onfirma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tode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uk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/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onfirm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o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had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fak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empir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p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036F867B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tu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skrip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ala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en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uantita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fok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umpu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t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g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skrip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a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tode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tuj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gambar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fenom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langsu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l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en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tu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skrip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otre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t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tu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skrip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. Ja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umu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s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deka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skrip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uantita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c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il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er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s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ngk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cender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?</w:t>
      </w:r>
    </w:p>
    <w:p w14:paraId="6886CEF5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Adapun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mbe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t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mbe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forma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fungs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ila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lastRenderedPageBreak/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gabu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lompo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ny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20 orang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um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gke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bal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ny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20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gke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20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ila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16BE88A3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gun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strum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umpul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ila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ubje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ise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unit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ali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te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na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urid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PK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strum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maksud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u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gke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tutu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nya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di man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wab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check list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olo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d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268CA3D1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nya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klaratif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unjuk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ungki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ub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ten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nt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u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uj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ur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rwono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awab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ment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soa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telit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umu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: </w:t>
      </w:r>
    </w:p>
    <w:p w14:paraId="7C755127" w14:textId="77777777" w:rsidR="00B90CA5" w:rsidRPr="00286C4D" w:rsidRDefault="00B90CA5" w:rsidP="007D3FF7">
      <w:pPr>
        <w:pStyle w:val="ListParagraph"/>
        <w:numPr>
          <w:ilvl w:val="0"/>
          <w:numId w:val="8"/>
        </w:numPr>
        <w:spacing w:after="0" w:line="360" w:lineRule="auto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du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ngk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cender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</w:p>
    <w:p w14:paraId="3BB74944" w14:textId="77777777" w:rsidR="00B90CA5" w:rsidRPr="00286C4D" w:rsidRDefault="00B90CA5" w:rsidP="007D3FF7">
      <w:pPr>
        <w:pStyle w:val="ListParagraph"/>
        <w:spacing w:after="0" w:line="360" w:lineRule="auto"/>
        <w:ind w:left="732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b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ada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ng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</w:p>
    <w:p w14:paraId="0182988A" w14:textId="77777777" w:rsidR="00B90CA5" w:rsidRPr="00286C4D" w:rsidRDefault="00B90CA5" w:rsidP="007D3FF7">
      <w:pPr>
        <w:pStyle w:val="ListParagraph"/>
        <w:numPr>
          <w:ilvl w:val="0"/>
          <w:numId w:val="8"/>
        </w:numPr>
        <w:spacing w:after="0" w:line="360" w:lineRule="auto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pali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penga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had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</w:p>
    <w:p w14:paraId="0A2289A7" w14:textId="77777777" w:rsidR="00B90CA5" w:rsidRPr="00286C4D" w:rsidRDefault="00B90CA5" w:rsidP="007D3FF7">
      <w:pPr>
        <w:pStyle w:val="ListParagraph"/>
        <w:spacing w:after="0" w:line="360" w:lineRule="auto"/>
        <w:ind w:left="73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b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aham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n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6A0782E4" w14:textId="77777777" w:rsidR="00B90CA5" w:rsidRPr="00286C4D" w:rsidRDefault="00B90CA5" w:rsidP="007D3FF7">
      <w:pPr>
        <w:spacing w:after="0" w:line="360" w:lineRule="auto"/>
        <w:rPr>
          <w:rFonts w:ascii="Times New Roman" w:eastAsia="Times New Roman" w:hAnsi="Times New Roman"/>
          <w:sz w:val="24"/>
          <w:szCs w:val="24"/>
          <w:lang w:val="en-US"/>
        </w:rPr>
      </w:pPr>
    </w:p>
    <w:p w14:paraId="3D354526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uj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impul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o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uny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du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uku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(= 55%)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m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93,5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nyat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tol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d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alternative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uny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du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uku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(≠ 55%)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m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93,5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nyat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terim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Setela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hit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er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s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il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X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impul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il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X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94,4% (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ng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).</w:t>
      </w:r>
    </w:p>
    <w:p w14:paraId="3FAA9C92" w14:textId="77777777" w:rsidR="00B90CA5" w:rsidRPr="00286C4D" w:rsidRDefault="00B90CA5" w:rsidP="007D3FF7">
      <w:pPr>
        <w:spacing w:after="0" w:line="360" w:lineRule="auto"/>
        <w:ind w:firstLine="372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hitu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pali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penga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impul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lam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kuli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STT KAO”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pali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penga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ant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g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en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in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Adapu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sar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u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aru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“lam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lastRenderedPageBreak/>
        <w:t>berkuli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STT KAO”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had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55,9 % (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uku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).</w:t>
      </w:r>
    </w:p>
    <w:p w14:paraId="7243F188" w14:textId="77777777" w:rsidR="00B90CA5" w:rsidRPr="00286C4D" w:rsidRDefault="00B90CA5" w:rsidP="007D3FF7">
      <w:pPr>
        <w:spacing w:after="0" w:line="360" w:lineRule="auto"/>
        <w:rPr>
          <w:rFonts w:ascii="Times New Roman" w:eastAsia="Times New Roman" w:hAnsi="Times New Roman"/>
          <w:sz w:val="24"/>
          <w:szCs w:val="24"/>
          <w:lang w:val="en-US"/>
        </w:rPr>
      </w:pPr>
    </w:p>
    <w:p w14:paraId="3395E29F" w14:textId="77777777" w:rsidR="00B90CA5" w:rsidRPr="007D3FF7" w:rsidRDefault="00B90CA5" w:rsidP="007D3FF7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/>
          <w:b/>
          <w:sz w:val="24"/>
          <w:szCs w:val="24"/>
          <w:lang w:val="en-US"/>
        </w:rPr>
      </w:pPr>
      <w:r w:rsidRPr="007D3FF7">
        <w:rPr>
          <w:rFonts w:ascii="Times New Roman" w:eastAsia="Times New Roman" w:hAnsi="Times New Roman"/>
          <w:b/>
          <w:sz w:val="24"/>
          <w:szCs w:val="24"/>
          <w:lang w:val="en-US"/>
        </w:rPr>
        <w:t>PEMBAHASAN</w:t>
      </w:r>
    </w:p>
    <w:p w14:paraId="1823BD1D" w14:textId="77777777" w:rsidR="00B90CA5" w:rsidRPr="00286C4D" w:rsidRDefault="00B90CA5" w:rsidP="007D3FF7">
      <w:pPr>
        <w:spacing w:after="0" w:line="360" w:lineRule="auto"/>
        <w:ind w:left="12" w:right="118" w:firstLine="360"/>
        <w:jc w:val="both"/>
        <w:rPr>
          <w:rFonts w:ascii="Times New Roman" w:eastAsia="Times New Roman" w:hAnsi="Times New Roman"/>
          <w:sz w:val="24"/>
          <w:szCs w:val="24"/>
          <w:lang w:val="en-US"/>
        </w:rPr>
      </w:pPr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Prose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wa-ji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ala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ak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jangk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iwa-ji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tob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sti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unj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9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eni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ebut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1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orint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12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Walaup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salah,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kemb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la-mul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am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ahas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l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kemb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jug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ebut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Roma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Efes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kemb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optimal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syarak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</w:p>
    <w:p w14:paraId="26DD44F9" w14:textId="77777777" w:rsidR="0006362A" w:rsidRDefault="0006362A" w:rsidP="007D3FF7">
      <w:pPr>
        <w:spacing w:after="0" w:line="360" w:lineRule="auto"/>
        <w:ind w:right="118"/>
        <w:jc w:val="both"/>
        <w:rPr>
          <w:rFonts w:ascii="Times New Roman" w:eastAsia="Times New Roman" w:hAnsi="Times New Roman"/>
          <w:sz w:val="24"/>
          <w:szCs w:val="24"/>
          <w:u w:val="single"/>
          <w:lang w:val="en-US"/>
        </w:rPr>
      </w:pPr>
    </w:p>
    <w:p w14:paraId="31029539" w14:textId="43DD9656" w:rsidR="00B90CA5" w:rsidRPr="00286C4D" w:rsidRDefault="00B90CA5" w:rsidP="007D3FF7">
      <w:pPr>
        <w:spacing w:after="0" w:line="360" w:lineRule="auto"/>
        <w:ind w:right="118"/>
        <w:jc w:val="both"/>
        <w:rPr>
          <w:rFonts w:ascii="Times New Roman" w:eastAsia="Times New Roman" w:hAnsi="Times New Roman"/>
          <w:sz w:val="24"/>
          <w:szCs w:val="24"/>
          <w:u w:val="single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u w:val="single"/>
          <w:lang w:val="en-US"/>
        </w:rPr>
        <w:t>Pengert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u w:val="single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u w:val="single"/>
          <w:lang w:val="en-US"/>
        </w:rPr>
        <w:t>Ro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u w:val="single"/>
          <w:lang w:val="en-US"/>
        </w:rPr>
        <w:t xml:space="preserve"> Kudus</w:t>
      </w:r>
    </w:p>
    <w:p w14:paraId="4B2371C4" w14:textId="77777777" w:rsidR="00B90CA5" w:rsidRPr="00286C4D" w:rsidRDefault="00B90CA5" w:rsidP="007D3FF7">
      <w:pPr>
        <w:spacing w:after="0" w:line="360" w:lineRule="auto"/>
        <w:ind w:left="12" w:right="118" w:firstLine="555"/>
        <w:jc w:val="both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Alla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ang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embang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ercay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mb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-Nya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sif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itul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ab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mber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sungguh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aya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peroleh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d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gram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yang 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miliki</w:t>
      </w:r>
      <w:proofErr w:type="spellEnd"/>
      <w:proofErr w:type="gram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seor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kait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er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jatin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ang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ya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</w:p>
    <w:p w14:paraId="29D03FAD" w14:textId="77777777" w:rsidR="00B90CA5" w:rsidRPr="00286C4D" w:rsidRDefault="00B90CA5" w:rsidP="0006362A">
      <w:pPr>
        <w:spacing w:after="0" w:line="360" w:lineRule="auto"/>
        <w:ind w:left="12" w:right="118" w:firstLine="555"/>
        <w:jc w:val="both"/>
        <w:rPr>
          <w:rFonts w:ascii="Times New Roman" w:eastAsia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anggu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jawab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Namu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miki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rangk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ngerja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panggil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, Allah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ungki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luar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p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seor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berbeda-be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sua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butuh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keadaan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tempat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di mana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seseorang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dipanggil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melayani</w:t>
      </w:r>
      <w:proofErr w:type="spellEnd"/>
      <w:r w:rsidRPr="00286C4D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14:paraId="49E581CE" w14:textId="77777777" w:rsidR="00B90CA5" w:rsidRPr="00286C4D" w:rsidRDefault="00B90CA5" w:rsidP="0006362A">
      <w:pPr>
        <w:spacing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utu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emb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em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iku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o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idu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rohan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ju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uba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u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ak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er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ita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o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rb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gita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utu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y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lib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ktualisas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embang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zaman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m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mul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hu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erap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gi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era digita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2B046851" w14:textId="08200AEF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 xml:space="preserve">Stephen Tong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meng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,  “</w:t>
      </w:r>
      <w:proofErr w:type="spellStart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>Doktr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e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agama-agama lain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e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ar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simpul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iki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nus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asio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 xml:space="preserve">Hal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e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hin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nus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mik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,memperkena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nus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”</w:t>
      </w:r>
      <w:r w:rsidR="00755DE2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2"/>
      </w:r>
      <w:r w:rsidR="0006362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iri-c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n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s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ra Rasu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saks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cura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”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. J.D. Dougla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,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dang-kad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k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let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ku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akan-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in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impersonal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dang-kad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in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ampil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ersonal, di ma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ohon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 xml:space="preserve">dan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y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lai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imbi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hibu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”</w:t>
      </w:r>
      <w:r w:rsidR="00755DE2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3"/>
      </w:r>
    </w:p>
    <w:p w14:paraId="6322AA24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tu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i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-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bu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ker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t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gen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en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stime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uli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-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kac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tah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a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ngg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69EEE6D8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0D1ACC88" w14:textId="77777777" w:rsidR="00B90CA5" w:rsidRPr="00286C4D" w:rsidRDefault="00B90CA5" w:rsidP="007D3FF7">
      <w:pPr>
        <w:pStyle w:val="ListParagraph"/>
        <w:numPr>
          <w:ilvl w:val="0"/>
          <w:numId w:val="3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e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kit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</w:t>
      </w:r>
    </w:p>
    <w:p w14:paraId="58252BA3" w14:textId="505025C6" w:rsidR="00B90CA5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e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ritungg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br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רוח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הקודש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u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qodes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)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ercay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m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i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olo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pneuma, Yun: π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νεύμ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α)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janj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na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or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ur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j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i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riste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olo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hibu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m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unt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jal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en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ju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hu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t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3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Tri Tunggal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int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orma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per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horma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cint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ind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li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2DC60A8D" w14:textId="77777777" w:rsidR="0006362A" w:rsidRPr="00286C4D" w:rsidRDefault="0006362A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</w:p>
    <w:p w14:paraId="187FD1D3" w14:textId="77777777" w:rsidR="00B90CA5" w:rsidRPr="00286C4D" w:rsidRDefault="00B90CA5" w:rsidP="007D3FF7">
      <w:pPr>
        <w:pStyle w:val="ListParagraph"/>
        <w:numPr>
          <w:ilvl w:val="0"/>
          <w:numId w:val="3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fini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</w:t>
      </w:r>
    </w:p>
    <w:p w14:paraId="7AA1415F" w14:textId="77777777" w:rsidR="00B90CA5" w:rsidRPr="00286C4D" w:rsidRDefault="00B90CA5" w:rsidP="0006362A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Pete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wagne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j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postol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ul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ingk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if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: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stime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ur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s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tek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”</w:t>
      </w:r>
      <w:r w:rsidR="00B52023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4"/>
      </w:r>
      <w:r w:rsidR="00B52023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efinis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u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-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uli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ang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-Nya”.</w:t>
      </w:r>
    </w:p>
    <w:p w14:paraId="54E9E381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BC9A554" w14:textId="77777777" w:rsidR="00B90CA5" w:rsidRPr="00286C4D" w:rsidRDefault="00B90CA5" w:rsidP="007D3FF7">
      <w:pPr>
        <w:pStyle w:val="ListParagraph"/>
        <w:numPr>
          <w:ilvl w:val="0"/>
          <w:numId w:val="3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nis-jen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.</w:t>
      </w:r>
    </w:p>
    <w:p w14:paraId="71D85CB5" w14:textId="77777777" w:rsidR="00B90CA5" w:rsidRPr="00286C4D" w:rsidRDefault="00B90CA5" w:rsidP="007D3FF7">
      <w:pPr>
        <w:spacing w:after="0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erole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pu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len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ami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ngk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patka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r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r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erole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y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elajari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u-bu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ap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lat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ir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lain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tl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l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ind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en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uj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ngk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146979C0" w14:textId="77777777" w:rsidR="00B90CA5" w:rsidRPr="00286C4D" w:rsidRDefault="00B90CA5" w:rsidP="007D3FF7">
      <w:pPr>
        <w:spacing w:after="0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1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rin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12:7-11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tah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bil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n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</w:t>
      </w:r>
    </w:p>
    <w:p w14:paraId="2D70871A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1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kat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km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50FBCDCE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2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kat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tahuan</w:t>
      </w:r>
      <w:proofErr w:type="spellEnd"/>
    </w:p>
    <w:p w14:paraId="67133E1C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3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embuhkan</w:t>
      </w:r>
      <w:proofErr w:type="spellEnd"/>
    </w:p>
    <w:p w14:paraId="6842B60D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4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Iman</w:t>
      </w:r>
    </w:p>
    <w:p w14:paraId="624EF08E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5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d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kjizat</w:t>
      </w:r>
      <w:proofErr w:type="spellEnd"/>
    </w:p>
    <w:p w14:paraId="096F5DA4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6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nubuat</w:t>
      </w:r>
      <w:proofErr w:type="spellEnd"/>
    </w:p>
    <w:p w14:paraId="10681F31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7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d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058160A3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8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Bahas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4F650BC8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9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afsi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Bahas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11B1E525" w14:textId="77777777" w:rsidR="007D3FF7" w:rsidRPr="00286C4D" w:rsidRDefault="007D3FF7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0B078C2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u w:val="single"/>
          <w:lang w:val="en-US"/>
        </w:rPr>
      </w:pPr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Cara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Kudus</w:t>
      </w:r>
    </w:p>
    <w:p w14:paraId="3D158CC8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kit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janj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form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t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pti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na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or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pe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asul-rasu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ingga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rusale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nj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, di ma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ohane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apt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i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apt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4:48; Mat 3:11;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>K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1:4-5). Bill Hamo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wahy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rt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  <w:r w:rsidR="00B52023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5"/>
      </w:r>
    </w:p>
    <w:p w14:paraId="7EC6BA7B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ud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-d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ump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asu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Orang-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mp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asu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ump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asu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n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in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,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kerj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ap-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u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per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kehenda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” (1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12:11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ontoh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(1)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s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Rasul 6:1-5, sa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j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ud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il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da-t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kjiz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Samari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ekuen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mp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asu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(2)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s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Rasul 19:1-7, orang Kristen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Ef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mp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ulus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nubu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kat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28ECFB1E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266A803F" w14:textId="77777777" w:rsidR="00B90CA5" w:rsidRPr="00286C4D" w:rsidRDefault="00B90CA5" w:rsidP="007D3FF7">
      <w:pPr>
        <w:pStyle w:val="ListParagraph"/>
        <w:numPr>
          <w:ilvl w:val="0"/>
          <w:numId w:val="4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e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</w:p>
    <w:p w14:paraId="5EC6BC43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e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ik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tan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um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ob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ngs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c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tan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Banyak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mb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j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ob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ngs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y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u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n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um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u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yom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otorit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,</w:t>
      </w:r>
    </w:p>
    <w:p w14:paraId="09314C35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43453604" w14:textId="77777777" w:rsidR="00B90CA5" w:rsidRPr="00286C4D" w:rsidRDefault="00B90CA5" w:rsidP="007D3FF7">
      <w:pPr>
        <w:pStyle w:val="ListParagraph"/>
        <w:numPr>
          <w:ilvl w:val="0"/>
          <w:numId w:val="4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Kudus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cacat</w:t>
      </w:r>
      <w:proofErr w:type="spellEnd"/>
    </w:p>
    <w:p w14:paraId="51360A19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idu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l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idu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u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ud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l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idu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ib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u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? Kare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ksan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Jik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onc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engaruh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Jik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engaruh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juga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Jik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akte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0799CA43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31F1169A" w14:textId="77777777" w:rsidR="00B90CA5" w:rsidRPr="00286C4D" w:rsidRDefault="00B90CA5" w:rsidP="007D3FF7">
      <w:pPr>
        <w:pStyle w:val="ListParagraph"/>
        <w:numPr>
          <w:ilvl w:val="0"/>
          <w:numId w:val="4"/>
        </w:numPr>
        <w:spacing w:after="0" w:line="360" w:lineRule="auto"/>
        <w:ind w:left="567" w:hanging="20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ubu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ti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</w:t>
      </w:r>
    </w:p>
    <w:p w14:paraId="08FCD682" w14:textId="77777777" w:rsidR="00B90CA5" w:rsidRPr="00286C4D" w:rsidRDefault="00B90CA5" w:rsidP="007D3FF7">
      <w:pPr>
        <w:spacing w:after="0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Masi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y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-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ka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anggung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pabi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en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lu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en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kat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n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>sesu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eng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k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l-h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uli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erim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-Ku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su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unya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unya;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erim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-Ku.””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ohane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16:12-15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ked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ku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  <w:r w:rsidR="00B52023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6"/>
      </w:r>
    </w:p>
    <w:p w14:paraId="66BDF46B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05699BF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u w:val="single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Kudus</w:t>
      </w:r>
    </w:p>
    <w:p w14:paraId="3554E4F1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sing-masi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u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gun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jangka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Kit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karuni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ertanggung-jawab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ercay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Kare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,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yani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lain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su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erole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ap-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u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s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” (1 Pet 4:10).</w:t>
      </w:r>
    </w:p>
    <w:p w14:paraId="14DFC001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66D5A0A8" w14:textId="77777777" w:rsidR="00B90CA5" w:rsidRPr="00286C4D" w:rsidRDefault="00B90CA5" w:rsidP="007D3FF7">
      <w:pPr>
        <w:pStyle w:val="ListParagraph"/>
        <w:numPr>
          <w:ilvl w:val="0"/>
          <w:numId w:val="5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h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</w:t>
      </w:r>
      <w:proofErr w:type="spellEnd"/>
    </w:p>
    <w:p w14:paraId="2C813303" w14:textId="77777777" w:rsidR="00B90CA5" w:rsidRPr="00286C4D" w:rsidRDefault="00B90CA5" w:rsidP="007D3FF7">
      <w:pPr>
        <w:spacing w:after="0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aimanak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tah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m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?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tunjuk-petunj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gu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m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</w:t>
      </w:r>
    </w:p>
    <w:p w14:paraId="738EB5BB" w14:textId="77777777" w:rsidR="00B90CA5" w:rsidRPr="00286C4D" w:rsidRDefault="00B90CA5" w:rsidP="007D3FF7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dari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li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diki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44DEB740" w14:textId="77777777" w:rsidR="00B90CA5" w:rsidRPr="00286C4D" w:rsidRDefault="00B90CA5" w:rsidP="007D3FF7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o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t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unjuk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2F28F6E1" w14:textId="77777777" w:rsidR="00B90CA5" w:rsidRPr="00286C4D" w:rsidRDefault="00B90CA5" w:rsidP="007D3FF7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jari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yat-ay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kit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n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en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firm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-Nya.</w:t>
      </w:r>
    </w:p>
    <w:p w14:paraId="5193ED67" w14:textId="77777777" w:rsidR="00B90CA5" w:rsidRPr="00286C4D" w:rsidRDefault="00B90CA5" w:rsidP="007D3FF7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im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syuku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uc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yukur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ngan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ingin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orang lai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c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ti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ang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-Nya.</w:t>
      </w:r>
    </w:p>
    <w:p w14:paraId="33077630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404DED3F" w14:textId="77777777" w:rsidR="00B90CA5" w:rsidRPr="00286C4D" w:rsidRDefault="00B90CA5" w:rsidP="007D3FF7">
      <w:pPr>
        <w:pStyle w:val="ListParagraph"/>
        <w:numPr>
          <w:ilvl w:val="0"/>
          <w:numId w:val="5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ang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</w:t>
      </w:r>
    </w:p>
    <w:p w14:paraId="0893739D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utu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fung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elu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utu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enuh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di duni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ber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ang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</w:t>
      </w:r>
    </w:p>
    <w:p w14:paraId="1BC70CD4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-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zin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b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ang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sedi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3E43DCBC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ak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t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i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4C77E938" w14:textId="535CA681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 xml:space="preserve"> </w:t>
      </w:r>
      <w:r w:rsidR="0006362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"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ngan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b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u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u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imbu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afs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</w:p>
    <w:p w14:paraId="2F3AE9C7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 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endak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" 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Ef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5:18).</w:t>
      </w:r>
    </w:p>
    <w:p w14:paraId="7F5B8789" w14:textId="77777777" w:rsidR="0006362A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-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libat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6362A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7F85C734" w14:textId="77777777" w:rsidR="0006362A" w:rsidRDefault="0006362A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  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membangun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lokal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59C8F55D" w14:textId="00EBDB22" w:rsidR="00B90CA5" w:rsidRPr="00286C4D" w:rsidRDefault="0006362A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  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melayan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543BA1D5" w14:textId="77777777" w:rsidR="0006362A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-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y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s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njukkan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s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gun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7E7E5391" w14:textId="77777777" w:rsidR="0006362A" w:rsidRDefault="0006362A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Mulailah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har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menemukan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menggunakan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2A2771DD" w14:textId="1F880A5E" w:rsidR="00B90CA5" w:rsidRPr="00286C4D" w:rsidRDefault="0006362A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  </w:t>
      </w:r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yang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90CA5"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="00B90CA5"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4647F0BE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50EB9179" w14:textId="77777777" w:rsidR="00B90CA5" w:rsidRPr="00286C4D" w:rsidRDefault="00B90CA5" w:rsidP="007D3FF7">
      <w:pPr>
        <w:pStyle w:val="ListParagraph"/>
        <w:numPr>
          <w:ilvl w:val="0"/>
          <w:numId w:val="5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dayagun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</w:t>
      </w:r>
    </w:p>
    <w:p w14:paraId="7838B0BC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a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en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ting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enaran-keben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lai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kit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gerak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ul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kit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suk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en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seb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kit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Rick  Warren</w:t>
      </w:r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u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tumb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Masa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“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nsist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enca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idu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  <w:r w:rsidR="00286C4D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7"/>
      </w:r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sing-masi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aw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j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hi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mperam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len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lam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ud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gunaka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mik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m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ksan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angu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angu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mb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jalan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-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ritungg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m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lengka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ayagun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em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cap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esar-besar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31E11E13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00E51D15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u w:val="single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Kuasa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Kudus</w:t>
      </w:r>
    </w:p>
    <w:p w14:paraId="70995E5B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nus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elam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bu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li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sah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bu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Ef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2:8-9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, “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s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elam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m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sah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erjaan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ega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” Ketik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uruselam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jad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ip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2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5:17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ak-an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(Yoh 1:12)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ubu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46C5BDF3" w14:textId="24E4A57E" w:rsidR="00B90CA5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2ADA052" w14:textId="77777777" w:rsidR="0006362A" w:rsidRPr="00286C4D" w:rsidRDefault="0006362A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B14E015" w14:textId="77777777" w:rsidR="00B90CA5" w:rsidRPr="00286C4D" w:rsidRDefault="00B90CA5" w:rsidP="007D3FF7">
      <w:pPr>
        <w:pStyle w:val="ListParagraph"/>
        <w:numPr>
          <w:ilvl w:val="0"/>
          <w:numId w:val="7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>Pemberday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</w:p>
    <w:p w14:paraId="5AE54012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tumb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m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mb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a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rti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a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um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Ha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l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nya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ti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28:18-20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eka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Ku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or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Kare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gi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dikan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g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murid-Ku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ptis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Anak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,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jar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sua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perinta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tahui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ert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m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nanti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mp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hi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zaman. </w:t>
      </w:r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Christian  A.</w:t>
      </w:r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 xml:space="preserve">Schwarz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u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yang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judu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tumb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ami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m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la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akterist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lit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um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sa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tu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orient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  <w:r w:rsidR="00286C4D" w:rsidRPr="00286C4D">
        <w:rPr>
          <w:rStyle w:val="FootnoteReference"/>
          <w:rFonts w:ascii="Times New Roman" w:hAnsi="Times New Roman"/>
          <w:sz w:val="24"/>
          <w:szCs w:val="24"/>
          <w:lang w:val="en-US"/>
        </w:rPr>
        <w:footnoteReference w:id="8"/>
      </w:r>
    </w:p>
    <w:p w14:paraId="27D7E674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20B0C9E8" w14:textId="77777777" w:rsidR="00B90CA5" w:rsidRPr="00286C4D" w:rsidRDefault="00B90CA5" w:rsidP="007D3FF7">
      <w:pPr>
        <w:pStyle w:val="ListParagraph"/>
        <w:numPr>
          <w:ilvl w:val="0"/>
          <w:numId w:val="7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y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</w:p>
    <w:p w14:paraId="393E93FC" w14:textId="77777777" w:rsidR="00B90CA5" w:rsidRPr="00286C4D" w:rsidRDefault="00B90CA5" w:rsidP="007D3FF7">
      <w:pPr>
        <w:spacing w:after="0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ab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ma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ugas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murid-murid-Nya 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). Das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ab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int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ma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u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elenggar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ab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u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murid-murid-Ny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lu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uni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g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murid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g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hl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utu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murid-murid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jal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ker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30C0080F" w14:textId="77777777" w:rsidR="00B90CA5" w:rsidRPr="00286C4D" w:rsidRDefault="00B90CA5" w:rsidP="0006362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302C5A40" w14:textId="77777777" w:rsidR="00B90CA5" w:rsidRPr="00286C4D" w:rsidRDefault="00B90CA5" w:rsidP="007D3FF7">
      <w:pPr>
        <w:pStyle w:val="ListParagraph"/>
        <w:numPr>
          <w:ilvl w:val="0"/>
          <w:numId w:val="7"/>
        </w:num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as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y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</w:p>
    <w:p w14:paraId="308F0378" w14:textId="77777777" w:rsidR="00B90CA5" w:rsidRPr="00286C4D" w:rsidRDefault="00B90CA5" w:rsidP="007D3FF7">
      <w:pPr>
        <w:spacing w:after="0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Kuasa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amp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had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7984F19A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gela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s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duni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1 Yoh 4:4)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ar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en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w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gela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mi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Kuas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bl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ata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angki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Kuas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ula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mp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bas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engg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gela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ert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kjiz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da-t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jai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sign and wonders)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y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ba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deliverance). Ibli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usah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cu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un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inas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mbal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idup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elimpa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Yoh.10:10).</w:t>
      </w:r>
    </w:p>
    <w:p w14:paraId="7C358712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 xml:space="preserve">Orang-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ya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y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lain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mamp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bas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y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i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bias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ten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i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ene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oy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mas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as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kjiz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t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n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kjiz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nda-tan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ny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bu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e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l-ha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nj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Mrk.16:17-18).</w:t>
      </w:r>
    </w:p>
    <w:p w14:paraId="2C8BAD8F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ab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a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ed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i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nus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kal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ed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i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nc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lik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ed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i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nc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gangg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i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ki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mik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ju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b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ki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lam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lam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l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ge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eh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mbal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kal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Kriste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g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d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r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tumb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r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c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lib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uk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sah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kab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c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-Nya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b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Rasul Paul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a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: “Karen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beri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uny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a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egah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harus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k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1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o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9:16).</w:t>
      </w:r>
    </w:p>
    <w:p w14:paraId="058E0FB5" w14:textId="77777777" w:rsidR="00B90CA5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</w:p>
    <w:p w14:paraId="0A184151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u w:val="single"/>
          <w:lang w:val="en-US"/>
        </w:rPr>
      </w:pPr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STT </w:t>
      </w:r>
      <w:proofErr w:type="spellStart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 xml:space="preserve"> Alfa Omega </w:t>
      </w:r>
    </w:p>
    <w:p w14:paraId="5F8E897B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STT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fa Omeg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u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ko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olo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as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in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lok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er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BSB Semarang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let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Kawasan Pendidikan &amp; social Blok E No.1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uma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BSB City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cam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j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emarang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or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t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r. Gregorius 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oewito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M.Th. Program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tu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sed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.1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olo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PAK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us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dang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rodi S.2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rogram Magiste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ologi</w:t>
      </w:r>
      <w:proofErr w:type="spellEnd"/>
    </w:p>
    <w:p w14:paraId="7A3D1157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ab/>
        <w:t xml:space="preserve">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w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au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yasan Pendidik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fa Omega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afili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GBT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fa Omega Semarang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gembal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d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Ir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moti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bek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n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li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takos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arismat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jara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la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muk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s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omin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gerej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tap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mu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yesua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kt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n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STT KAO.</w:t>
      </w:r>
    </w:p>
    <w:p w14:paraId="13CF38C2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ab/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t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oro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mbang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ap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STT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iode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waktu-wak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ten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epaka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>ant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ur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lompo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esua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permud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mbangka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s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angg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w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rogram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r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udyanto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CS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.T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ban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ber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os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i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0FC13196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ab/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ngk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ro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mat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li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dik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r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mum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rt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nggo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ingi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h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nfa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re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0198096F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ab/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ksan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r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t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al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d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STT KAO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harap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ahu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l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k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ar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sif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bu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eksklusif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mi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wakt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j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hi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ham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anggila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lalu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u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pada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40AE94CE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1127650C" w14:textId="77777777" w:rsidR="00B90CA5" w:rsidRPr="007D3FF7" w:rsidRDefault="00B90CA5" w:rsidP="007D3FF7">
      <w:pPr>
        <w:spacing w:after="0"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7D3FF7">
        <w:rPr>
          <w:rFonts w:ascii="Times New Roman" w:hAnsi="Times New Roman"/>
          <w:b/>
          <w:sz w:val="24"/>
          <w:szCs w:val="24"/>
          <w:lang w:val="en-US"/>
        </w:rPr>
        <w:t>KESIMPULAN</w:t>
      </w:r>
    </w:p>
    <w:p w14:paraId="2F5C2599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Fonts w:ascii="Times New Roman" w:hAnsi="Times New Roman"/>
          <w:sz w:val="24"/>
          <w:szCs w:val="24"/>
          <w:lang w:val="en-US"/>
        </w:rPr>
        <w:t xml:space="preserve">Kesimpul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peneliti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yang</w:t>
      </w:r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saran-sar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ti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ngg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ampai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m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manf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nfa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rogram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day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Hasi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m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c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us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u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manfa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ko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Tingg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olog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fa Omega Semarang. Hasi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m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ak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ekomend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ingkat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efektivit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jangkau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i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ole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7D1B26CF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uj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impu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o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uny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u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uk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= 55%)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93,5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ny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ol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dang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ternative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buny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u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uk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(≠ 55%)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93,5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nyata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teri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Setelah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hitu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erap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s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il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X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impu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nil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X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94,4% 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ang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ng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).</w:t>
      </w:r>
    </w:p>
    <w:p w14:paraId="15ACD74D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lastRenderedPageBreak/>
        <w:t>Berdas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hitu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hipotes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pali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penga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variabe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simpu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“lam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uli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STT KAO”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pali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penga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antar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eni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esponde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in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Adapu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sar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u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aru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tar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ak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“lama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uli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STT KAO”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rhada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in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TT KAO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yan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berita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jil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55,9 % (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cukup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).</w:t>
      </w:r>
    </w:p>
    <w:p w14:paraId="22CC6171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</w:p>
    <w:p w14:paraId="15C2F5EF" w14:textId="77777777" w:rsidR="00B90CA5" w:rsidRPr="00286C4D" w:rsidRDefault="00B90CA5" w:rsidP="007D3FF7">
      <w:pPr>
        <w:spacing w:after="0" w:line="360" w:lineRule="auto"/>
        <w:rPr>
          <w:rFonts w:ascii="Times New Roman" w:hAnsi="Times New Roman"/>
          <w:sz w:val="24"/>
          <w:szCs w:val="24"/>
          <w:u w:val="single"/>
          <w:lang w:val="en-US"/>
        </w:rPr>
      </w:pPr>
      <w:r w:rsidRPr="00286C4D">
        <w:rPr>
          <w:rFonts w:ascii="Times New Roman" w:hAnsi="Times New Roman"/>
          <w:sz w:val="24"/>
          <w:szCs w:val="24"/>
          <w:u w:val="single"/>
          <w:lang w:val="en-US"/>
        </w:rPr>
        <w:t>SARAN DAN REKOMENDASI</w:t>
      </w:r>
    </w:p>
    <w:p w14:paraId="7361890B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</w:p>
    <w:p w14:paraId="7FD3662D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simpul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papar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ata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elit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aju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saran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ekomenda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:</w:t>
      </w:r>
    </w:p>
    <w:p w14:paraId="6697A851" w14:textId="77777777" w:rsidR="00B90CA5" w:rsidRPr="00286C4D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t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mimpi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kola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Tingg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eolo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ristus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lfa Omega   Semarang,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maksimalk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sert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gena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hususn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himba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an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kemba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Bersama. </w:t>
      </w:r>
    </w:p>
    <w:p w14:paraId="63210DF4" w14:textId="67B3D219" w:rsidR="00B90CA5" w:rsidRDefault="00B90CA5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du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angg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jawab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program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rlu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86C4D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ingkatkan</w:t>
      </w:r>
      <w:proofErr w:type="spellEnd"/>
      <w:proofErr w:type="gram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l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frekuens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latih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idug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ngkat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ecenderu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di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pengembangan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runi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Roh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Kudus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ad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kategor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ing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. Hal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is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day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tarik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ag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mahasisw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lum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bergabung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selama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86C4D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Pr="00286C4D">
        <w:rPr>
          <w:rFonts w:ascii="Times New Roman" w:hAnsi="Times New Roman"/>
          <w:sz w:val="24"/>
          <w:szCs w:val="24"/>
          <w:lang w:val="en-US"/>
        </w:rPr>
        <w:t>.</w:t>
      </w:r>
    </w:p>
    <w:p w14:paraId="789008FB" w14:textId="3E3DF0F5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6951B8C0" w14:textId="7F297E1B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5D7C246" w14:textId="7144E9FE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BD1AB22" w14:textId="359F2CEA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368AE6B3" w14:textId="09C124C4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51AC2E78" w14:textId="557FA56F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1CFA661F" w14:textId="4D2C8216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3F876321" w14:textId="47F2BA5C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45E43F4D" w14:textId="605D4BAE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62D42D3" w14:textId="41699914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0B227AFF" w14:textId="44D53D3D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439B1444" w14:textId="2F655D01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5EADC335" w14:textId="77777777" w:rsidR="0006362A" w:rsidRDefault="0006362A" w:rsidP="000636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72414C6" w14:textId="77777777" w:rsidR="0006362A" w:rsidRPr="00286C4D" w:rsidRDefault="0006362A" w:rsidP="007D3FF7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</w:p>
    <w:p w14:paraId="06214461" w14:textId="4B26ABE8" w:rsidR="00B90CA5" w:rsidRDefault="00B90CA5" w:rsidP="007D3FF7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7D3FF7">
        <w:rPr>
          <w:rFonts w:ascii="Times New Roman" w:hAnsi="Times New Roman"/>
          <w:b/>
          <w:sz w:val="24"/>
          <w:szCs w:val="24"/>
          <w:lang w:val="en-US"/>
        </w:rPr>
        <w:lastRenderedPageBreak/>
        <w:t xml:space="preserve">                                              </w:t>
      </w:r>
      <w:r w:rsidRPr="007D3FF7">
        <w:rPr>
          <w:rFonts w:ascii="Times New Roman" w:hAnsi="Times New Roman"/>
          <w:b/>
          <w:sz w:val="24"/>
          <w:szCs w:val="24"/>
        </w:rPr>
        <w:t>DAFTAR PUSTAKA</w:t>
      </w:r>
    </w:p>
    <w:p w14:paraId="259DD373" w14:textId="77777777" w:rsidR="0006362A" w:rsidRPr="007D3FF7" w:rsidRDefault="0006362A" w:rsidP="007D3FF7">
      <w:pPr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</w:p>
    <w:p w14:paraId="4548DE95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eastAsiaTheme="minorHAnsi" w:hAnsi="Times New Roman"/>
          <w:sz w:val="24"/>
          <w:szCs w:val="24"/>
          <w:lang w:val="en-US"/>
        </w:rPr>
        <w:fldChar w:fldCharType="begin" w:fldLock="1"/>
      </w:r>
      <w:r>
        <w:rPr>
          <w:rFonts w:ascii="Times New Roman" w:eastAsiaTheme="minorHAnsi" w:hAnsi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eastAsiaTheme="minorHAnsi" w:hAnsi="Times New Roman"/>
          <w:sz w:val="24"/>
          <w:szCs w:val="24"/>
          <w:lang w:val="en-US"/>
        </w:rPr>
        <w:fldChar w:fldCharType="separate"/>
      </w:r>
      <w:r w:rsidRPr="00F178E7">
        <w:rPr>
          <w:rFonts w:ascii="Times New Roman" w:hAnsi="Times New Roman"/>
          <w:noProof/>
          <w:sz w:val="24"/>
          <w:szCs w:val="24"/>
        </w:rPr>
        <w:t xml:space="preserve">Douglas, J.D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Ensiklopedi Alkitab Masa Kini Jilid II</w:t>
      </w:r>
      <w:r w:rsidRPr="00F178E7">
        <w:rPr>
          <w:rFonts w:ascii="Times New Roman" w:hAnsi="Times New Roman"/>
          <w:noProof/>
          <w:sz w:val="24"/>
          <w:szCs w:val="24"/>
        </w:rPr>
        <w:t>. Jakarta: Komunikasi Bina Kasih OMF, 1995.</w:t>
      </w:r>
    </w:p>
    <w:p w14:paraId="178FCD74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Hamon, Bill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70 Alasan Berbahasa Roh</w:t>
      </w:r>
      <w:r w:rsidRPr="00F178E7">
        <w:rPr>
          <w:rFonts w:ascii="Times New Roman" w:hAnsi="Times New Roman"/>
          <w:noProof/>
          <w:sz w:val="24"/>
          <w:szCs w:val="24"/>
        </w:rPr>
        <w:t>. Jakarta: Nafiri Gabriel, 2013.</w:t>
      </w:r>
    </w:p>
    <w:p w14:paraId="02C98E05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Hartono, Handreas. “Mengaktualisasikan Amanat Agung Matius 28 : 19-20 Dalam Konteks Era Digital.”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KURIOS (Jurnal Teologi dan Pendidikan Agama Kristen)</w:t>
      </w:r>
      <w:r w:rsidRPr="00F178E7">
        <w:rPr>
          <w:rFonts w:ascii="Times New Roman" w:hAnsi="Times New Roman"/>
          <w:noProof/>
          <w:sz w:val="24"/>
          <w:szCs w:val="24"/>
        </w:rPr>
        <w:t xml:space="preserve"> 4, no. 2 (2018): 169. www.sttpb.ac.id/e-journal/index.php/kurios.</w:t>
      </w:r>
    </w:p>
    <w:p w14:paraId="095A161C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Hinn, Benny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Selamat Datang Roh Kudus</w:t>
      </w:r>
      <w:r w:rsidRPr="00F178E7">
        <w:rPr>
          <w:rFonts w:ascii="Times New Roman" w:hAnsi="Times New Roman"/>
          <w:noProof/>
          <w:sz w:val="24"/>
          <w:szCs w:val="24"/>
        </w:rPr>
        <w:t>. Jakarta: Immanuel, 2004.</w:t>
      </w:r>
    </w:p>
    <w:p w14:paraId="600EDDCE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Schwarsz, Christian A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Pertumbuhan Gereja Yang Alamiah</w:t>
      </w:r>
      <w:r w:rsidRPr="00F178E7">
        <w:rPr>
          <w:rFonts w:ascii="Times New Roman" w:hAnsi="Times New Roman"/>
          <w:noProof/>
          <w:sz w:val="24"/>
          <w:szCs w:val="24"/>
        </w:rPr>
        <w:t>. Jakarta: Metanoia Publishing, 1999.</w:t>
      </w:r>
    </w:p>
    <w:p w14:paraId="35600A0F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Tong, Stephen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Allah Tritunggal</w:t>
      </w:r>
      <w:r w:rsidRPr="00F178E7">
        <w:rPr>
          <w:rFonts w:ascii="Times New Roman" w:hAnsi="Times New Roman"/>
          <w:noProof/>
          <w:sz w:val="24"/>
          <w:szCs w:val="24"/>
        </w:rPr>
        <w:t>. Lembaga Reformed Injili Indonesia, 1993.</w:t>
      </w:r>
    </w:p>
    <w:p w14:paraId="406EB106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Wagner, C. Peter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Discover Your Spiritual Gift</w:t>
      </w:r>
      <w:r w:rsidRPr="00F178E7">
        <w:rPr>
          <w:rFonts w:ascii="Times New Roman" w:hAnsi="Times New Roman"/>
          <w:noProof/>
          <w:sz w:val="24"/>
          <w:szCs w:val="24"/>
        </w:rPr>
        <w:t>. Ventura, C. A: Regal Books, 2005.</w:t>
      </w:r>
    </w:p>
    <w:p w14:paraId="718A0945" w14:textId="77777777" w:rsidR="00F178E7" w:rsidRPr="00F178E7" w:rsidRDefault="00F178E7" w:rsidP="007D3FF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/>
          <w:noProof/>
          <w:sz w:val="24"/>
        </w:rPr>
      </w:pPr>
      <w:r w:rsidRPr="00F178E7">
        <w:rPr>
          <w:rFonts w:ascii="Times New Roman" w:hAnsi="Times New Roman"/>
          <w:noProof/>
          <w:sz w:val="24"/>
          <w:szCs w:val="24"/>
        </w:rPr>
        <w:t xml:space="preserve">Warren, Rick. </w:t>
      </w:r>
      <w:r w:rsidRPr="00F178E7">
        <w:rPr>
          <w:rFonts w:ascii="Times New Roman" w:hAnsi="Times New Roman"/>
          <w:i/>
          <w:iCs/>
          <w:noProof/>
          <w:sz w:val="24"/>
          <w:szCs w:val="24"/>
        </w:rPr>
        <w:t>Pertumbuhan Gereja Masa Kini</w:t>
      </w:r>
      <w:r w:rsidRPr="00F178E7">
        <w:rPr>
          <w:rFonts w:ascii="Times New Roman" w:hAnsi="Times New Roman"/>
          <w:noProof/>
          <w:sz w:val="24"/>
          <w:szCs w:val="24"/>
        </w:rPr>
        <w:t>. Malang: Gandum Mas, 1990.</w:t>
      </w:r>
    </w:p>
    <w:p w14:paraId="579290F4" w14:textId="77777777" w:rsidR="00F178E7" w:rsidRPr="00F178E7" w:rsidRDefault="00F178E7" w:rsidP="007D3FF7">
      <w:pPr>
        <w:spacing w:line="360" w:lineRule="auto"/>
        <w:rPr>
          <w:rFonts w:ascii="Times New Roman" w:eastAsiaTheme="minorHAnsi" w:hAnsi="Times New Roman"/>
          <w:sz w:val="24"/>
          <w:szCs w:val="24"/>
          <w:lang w:val="en-US"/>
        </w:rPr>
      </w:pPr>
      <w:r>
        <w:rPr>
          <w:rFonts w:ascii="Times New Roman" w:eastAsiaTheme="minorHAnsi" w:hAnsi="Times New Roman"/>
          <w:sz w:val="24"/>
          <w:szCs w:val="24"/>
          <w:lang w:val="en-US"/>
        </w:rPr>
        <w:fldChar w:fldCharType="end"/>
      </w:r>
    </w:p>
    <w:p w14:paraId="2CCFC845" w14:textId="77777777" w:rsidR="00B90CA5" w:rsidRPr="00286C4D" w:rsidRDefault="00B90CA5" w:rsidP="007D3FF7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3A42BA8F" w14:textId="77777777" w:rsidR="008A6C87" w:rsidRPr="00286C4D" w:rsidRDefault="008A6C87" w:rsidP="007D3FF7">
      <w:pPr>
        <w:spacing w:line="360" w:lineRule="auto"/>
        <w:rPr>
          <w:rFonts w:ascii="Times New Roman" w:hAnsi="Times New Roman"/>
          <w:sz w:val="24"/>
          <w:szCs w:val="24"/>
        </w:rPr>
      </w:pPr>
    </w:p>
    <w:sectPr w:rsidR="008A6C87" w:rsidRPr="00286C4D" w:rsidSect="007D3FF7">
      <w:pgSz w:w="11907" w:h="16839" w:code="9"/>
      <w:pgMar w:top="1134" w:right="1134" w:bottom="1701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3994251" w14:textId="77777777" w:rsidR="00623D28" w:rsidRDefault="00623D28" w:rsidP="00B90CA5">
      <w:pPr>
        <w:spacing w:after="0" w:line="240" w:lineRule="auto"/>
      </w:pPr>
      <w:r>
        <w:separator/>
      </w:r>
    </w:p>
  </w:endnote>
  <w:endnote w:type="continuationSeparator" w:id="0">
    <w:p w14:paraId="6AA058BC" w14:textId="77777777" w:rsidR="00623D28" w:rsidRDefault="00623D28" w:rsidP="00B90C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42F6EC" w14:textId="77777777" w:rsidR="00623D28" w:rsidRDefault="00623D28" w:rsidP="00B90CA5">
      <w:pPr>
        <w:spacing w:after="0" w:line="240" w:lineRule="auto"/>
      </w:pPr>
      <w:r>
        <w:separator/>
      </w:r>
    </w:p>
  </w:footnote>
  <w:footnote w:type="continuationSeparator" w:id="0">
    <w:p w14:paraId="577FF201" w14:textId="77777777" w:rsidR="00623D28" w:rsidRDefault="00623D28" w:rsidP="00B90CA5">
      <w:pPr>
        <w:spacing w:after="0" w:line="240" w:lineRule="auto"/>
      </w:pPr>
      <w:r>
        <w:continuationSeparator/>
      </w:r>
    </w:p>
  </w:footnote>
  <w:footnote w:id="1">
    <w:p w14:paraId="5376AA94" w14:textId="77777777" w:rsidR="00B90CA5" w:rsidRPr="00B90CA5" w:rsidRDefault="00B90CA5" w:rsidP="00B90CA5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B90CA5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B90CA5">
        <w:rPr>
          <w:rFonts w:ascii="Times New Roman" w:hAnsi="Times New Roman"/>
          <w:sz w:val="24"/>
          <w:szCs w:val="24"/>
        </w:rPr>
        <w:t xml:space="preserve"> </w:t>
      </w:r>
      <w:r w:rsidRPr="00B90CA5">
        <w:rPr>
          <w:rFonts w:ascii="Times New Roman" w:hAnsi="Times New Roman"/>
          <w:sz w:val="24"/>
          <w:szCs w:val="24"/>
        </w:rPr>
        <w:fldChar w:fldCharType="begin" w:fldLock="1"/>
      </w:r>
      <w:r w:rsidR="00A47AA8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Hartono","given":"Handreas","non-dropping-particle":"","parse-names":false,"suffix":""}],"container-title":"KURIOS (Jurnal Teologi dan Pendidikan Agama Kristen)","id":"ITEM-1","issue":"2","issued":{"date-parts":[["2018"]]},"page":"169","title":"Mengaktualisasikan Amanat Agung Matius 28 : 19-20 dalam Konteks Era Digital","type":"article-journal","volume":"4"},"uris":["http://www.mendeley.com/documents/?uuid=a689e006-1406-4ea8-996f-c574a93005c5"]}],"mendeley":{"formattedCitation":"Handreas Hartono, “Mengaktualisasikan Amanat Agung Matius 28 : 19-20 Dalam Konteks Era Digital,” &lt;i&gt;KURIOS (Jurnal Teologi dan Pendidikan Agama Kristen)&lt;/i&gt; 4, no. 2 (2018): 169, www.sttpb.ac.id/e-journal/index.php/kurios.","plainTextFormattedCitation":"Handreas Hartono, “Mengaktualisasikan Amanat Agung Matius 28 : 19-20 Dalam Konteks Era Digital,” KURIOS (Jurnal Teologi dan Pendidikan Agama Kristen) 4, no. 2 (2018): 169, www.sttpb.ac.id/e-journal/index.php/kurios.","previouslyFormattedCitation":"Handreas Hartono, “Mengaktualisasikan Amanat Agung Matius 28 : 19-20 Dalam Konteks Era Digital,” &lt;i&gt;KURIOS (Jurnal Teologi dan Pendidikan Agama Kristen)&lt;/i&gt; 4, no. 2 (2018): 169, www.sttpb.ac.id/e-journal/index.php/kurios."},"properties":{"noteIndex":1},"schema":"https://github.com/citation-style-language/schema/raw/master/csl-citation.json"}</w:instrText>
      </w:r>
      <w:r w:rsidRPr="00B90CA5">
        <w:rPr>
          <w:rFonts w:ascii="Times New Roman" w:hAnsi="Times New Roman"/>
          <w:sz w:val="24"/>
          <w:szCs w:val="24"/>
        </w:rPr>
        <w:fldChar w:fldCharType="separate"/>
      </w:r>
      <w:r w:rsidRPr="00B90CA5">
        <w:rPr>
          <w:rFonts w:ascii="Times New Roman" w:hAnsi="Times New Roman"/>
          <w:noProof/>
          <w:sz w:val="24"/>
          <w:szCs w:val="24"/>
        </w:rPr>
        <w:t xml:space="preserve">Handreas Hartono, “Mengaktualisasikan Amanat Agung Matius 28 : 19-20 Dalam Konteks Era Digital,” </w:t>
      </w:r>
      <w:r w:rsidRPr="00B90CA5">
        <w:rPr>
          <w:rFonts w:ascii="Times New Roman" w:hAnsi="Times New Roman"/>
          <w:i/>
          <w:noProof/>
          <w:sz w:val="24"/>
          <w:szCs w:val="24"/>
        </w:rPr>
        <w:t>KURIOS (Jurnal Teologi dan Pendidikan Agama Kristen)</w:t>
      </w:r>
      <w:r w:rsidRPr="00B90CA5">
        <w:rPr>
          <w:rFonts w:ascii="Times New Roman" w:hAnsi="Times New Roman"/>
          <w:noProof/>
          <w:sz w:val="24"/>
          <w:szCs w:val="24"/>
        </w:rPr>
        <w:t xml:space="preserve"> 4, no. 2 (2018): 169, www.sttpb.ac.id/e-journal/index.php/kurios.</w:t>
      </w:r>
      <w:r w:rsidRPr="00B90CA5">
        <w:rPr>
          <w:rFonts w:ascii="Times New Roman" w:hAnsi="Times New Roman"/>
          <w:sz w:val="24"/>
          <w:szCs w:val="24"/>
        </w:rPr>
        <w:fldChar w:fldCharType="end"/>
      </w:r>
    </w:p>
  </w:footnote>
  <w:footnote w:id="2">
    <w:p w14:paraId="0A7ADF43" w14:textId="77777777" w:rsidR="00755DE2" w:rsidRPr="00755DE2" w:rsidRDefault="00755DE2" w:rsidP="00755DE2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755DE2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755DE2">
        <w:rPr>
          <w:rFonts w:ascii="Times New Roman" w:hAnsi="Times New Roman"/>
          <w:sz w:val="24"/>
          <w:szCs w:val="24"/>
        </w:rPr>
        <w:t xml:space="preserve"> </w:t>
      </w:r>
      <w:r w:rsidRPr="00755DE2">
        <w:rPr>
          <w:rFonts w:ascii="Times New Roman" w:hAnsi="Times New Roman"/>
          <w:sz w:val="24"/>
          <w:szCs w:val="24"/>
        </w:rPr>
        <w:fldChar w:fldCharType="begin" w:fldLock="1"/>
      </w:r>
      <w:r w:rsidR="00B52023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Tong","given":"Stephen","non-dropping-particle":"","parse-names":false,"suffix":""}],"id":"ITEM-1","issued":{"date-parts":[["1993"]]},"number-of-pages":"2","publisher":"Lembaga Reformed Injili Indonesia","title":"Allah Tritunggal","type":"book"},"uris":["http://www.mendeley.com/documents/?uuid=baaad572-e60b-4e28-b4f3-750552750486"]}],"mendeley":{"formattedCitation":"Stephen Tong, &lt;i&gt;Allah Tritunggal&lt;/i&gt; (Lembaga Reformed Injili Indonesia, 1993).","manualFormatting":"Stephen Tong, Allah Tritunggal (Lembaga Reformed Injili Indonesia, 1993), 2.","plainTextFormattedCitation":"Stephen Tong, Allah Tritunggal (Lembaga Reformed Injili Indonesia, 1993).","previouslyFormattedCitation":"Stephen Tong, &lt;i&gt;Allah Tritunggal&lt;/i&gt; (Lembaga Reformed Injili Indonesia, 1993)."},"properties":{"noteIndex":2},"schema":"https://github.com/citation-style-language/schema/raw/master/csl-citation.json"}</w:instrText>
      </w:r>
      <w:r w:rsidRPr="00755DE2">
        <w:rPr>
          <w:rFonts w:ascii="Times New Roman" w:hAnsi="Times New Roman"/>
          <w:sz w:val="24"/>
          <w:szCs w:val="24"/>
        </w:rPr>
        <w:fldChar w:fldCharType="separate"/>
      </w:r>
      <w:r w:rsidRPr="00755DE2">
        <w:rPr>
          <w:rFonts w:ascii="Times New Roman" w:hAnsi="Times New Roman"/>
          <w:noProof/>
          <w:sz w:val="24"/>
          <w:szCs w:val="24"/>
        </w:rPr>
        <w:t xml:space="preserve">Stephen Tong, </w:t>
      </w:r>
      <w:r w:rsidRPr="00755DE2">
        <w:rPr>
          <w:rFonts w:ascii="Times New Roman" w:hAnsi="Times New Roman"/>
          <w:i/>
          <w:noProof/>
          <w:sz w:val="24"/>
          <w:szCs w:val="24"/>
        </w:rPr>
        <w:t>Allah Tritunggal</w:t>
      </w:r>
      <w:r w:rsidRPr="00755DE2">
        <w:rPr>
          <w:rFonts w:ascii="Times New Roman" w:hAnsi="Times New Roman"/>
          <w:noProof/>
          <w:sz w:val="24"/>
          <w:szCs w:val="24"/>
        </w:rPr>
        <w:t xml:space="preserve"> (Lembaga Reformed Injili Indonesia, 1993)</w:t>
      </w:r>
      <w:r>
        <w:rPr>
          <w:rFonts w:ascii="Times New Roman" w:hAnsi="Times New Roman"/>
          <w:noProof/>
          <w:sz w:val="24"/>
          <w:szCs w:val="24"/>
          <w:lang w:val="en-US"/>
        </w:rPr>
        <w:t>, 2</w:t>
      </w:r>
      <w:r w:rsidRPr="00755DE2">
        <w:rPr>
          <w:rFonts w:ascii="Times New Roman" w:hAnsi="Times New Roman"/>
          <w:noProof/>
          <w:sz w:val="24"/>
          <w:szCs w:val="24"/>
        </w:rPr>
        <w:t>.</w:t>
      </w:r>
      <w:r w:rsidRPr="00755DE2">
        <w:rPr>
          <w:rFonts w:ascii="Times New Roman" w:hAnsi="Times New Roman"/>
          <w:sz w:val="24"/>
          <w:szCs w:val="24"/>
        </w:rPr>
        <w:fldChar w:fldCharType="end"/>
      </w:r>
    </w:p>
  </w:footnote>
  <w:footnote w:id="3">
    <w:p w14:paraId="26D3CB9B" w14:textId="77777777" w:rsidR="00755DE2" w:rsidRPr="00755DE2" w:rsidRDefault="00755DE2" w:rsidP="00755DE2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755DE2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755DE2">
        <w:rPr>
          <w:rFonts w:ascii="Times New Roman" w:hAnsi="Times New Roman"/>
          <w:sz w:val="24"/>
          <w:szCs w:val="24"/>
        </w:rPr>
        <w:t xml:space="preserve"> </w:t>
      </w:r>
      <w:r w:rsidRPr="00755DE2">
        <w:rPr>
          <w:rFonts w:ascii="Times New Roman" w:hAnsi="Times New Roman"/>
          <w:sz w:val="24"/>
          <w:szCs w:val="24"/>
        </w:rPr>
        <w:fldChar w:fldCharType="begin" w:fldLock="1"/>
      </w:r>
      <w:r w:rsidR="00B52023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Douglas","given":"J.D.","non-dropping-particle":"","parse-names":false,"suffix":""}],"id":"ITEM-1","issued":{"date-parts":[["1995"]]},"number-of-pages":"320","publisher":"Komunikasi Bina Kasih OMF","publisher-place":"Jakarta","title":"Ensiklopedi Alkitab Masa Kini Jilid II","type":"book"},"uris":["http://www.mendeley.com/documents/?uuid=71490cac-e86a-4f8c-8775-b1268a89bb17"]}],"mendeley":{"formattedCitation":"J.D. Douglas, &lt;i&gt;Ensiklopedi Alkitab Masa Kini Jilid II&lt;/i&gt; (Jakarta: Komunikasi Bina Kasih OMF, 1995).","manualFormatting":"J.D. Douglas, Ensiklopedi Alkitab Masa Kini Jilid II (Jakarta: Yayasan Komunikasi Bina Kasih OMF, 1995), 320.","plainTextFormattedCitation":"J.D. Douglas, Ensiklopedi Alkitab Masa Kini Jilid II (Jakarta: Komunikasi Bina Kasih OMF, 1995).","previouslyFormattedCitation":"J.D. Douglas, &lt;i&gt;Ensiklopedi Alkitab Masa Kini Jilid II&lt;/i&gt; (Jakarta: Komunikasi Bina Kasih OMF, 1995)."},"properties":{"noteIndex":3},"schema":"https://github.com/citation-style-language/schema/raw/master/csl-citation.json"}</w:instrText>
      </w:r>
      <w:r w:rsidRPr="00755DE2">
        <w:rPr>
          <w:rFonts w:ascii="Times New Roman" w:hAnsi="Times New Roman"/>
          <w:sz w:val="24"/>
          <w:szCs w:val="24"/>
        </w:rPr>
        <w:fldChar w:fldCharType="separate"/>
      </w:r>
      <w:r w:rsidRPr="00755DE2">
        <w:rPr>
          <w:rFonts w:ascii="Times New Roman" w:hAnsi="Times New Roman"/>
          <w:noProof/>
          <w:sz w:val="24"/>
          <w:szCs w:val="24"/>
        </w:rPr>
        <w:t xml:space="preserve">J.D. Douglas, </w:t>
      </w:r>
      <w:r w:rsidRPr="00755DE2">
        <w:rPr>
          <w:rFonts w:ascii="Times New Roman" w:hAnsi="Times New Roman"/>
          <w:i/>
          <w:noProof/>
          <w:sz w:val="24"/>
          <w:szCs w:val="24"/>
        </w:rPr>
        <w:t>Ensiklopedi Alkitab Masa Kini Jilid II</w:t>
      </w:r>
      <w:r w:rsidRPr="00755DE2">
        <w:rPr>
          <w:rFonts w:ascii="Times New Roman" w:hAnsi="Times New Roman"/>
          <w:noProof/>
          <w:sz w:val="24"/>
          <w:szCs w:val="24"/>
        </w:rPr>
        <w:t xml:space="preserve"> (Jakarta: </w:t>
      </w:r>
      <w:r>
        <w:rPr>
          <w:rFonts w:ascii="Times New Roman" w:hAnsi="Times New Roman"/>
          <w:noProof/>
          <w:sz w:val="24"/>
          <w:szCs w:val="24"/>
          <w:lang w:val="en-US"/>
        </w:rPr>
        <w:t xml:space="preserve">Yayasan </w:t>
      </w:r>
      <w:r w:rsidRPr="00755DE2">
        <w:rPr>
          <w:rFonts w:ascii="Times New Roman" w:hAnsi="Times New Roman"/>
          <w:noProof/>
          <w:sz w:val="24"/>
          <w:szCs w:val="24"/>
        </w:rPr>
        <w:t>Komunikasi Bina Kasih OMF, 1995)</w:t>
      </w:r>
      <w:r>
        <w:rPr>
          <w:rFonts w:ascii="Times New Roman" w:hAnsi="Times New Roman"/>
          <w:noProof/>
          <w:sz w:val="24"/>
          <w:szCs w:val="24"/>
          <w:lang w:val="en-US"/>
        </w:rPr>
        <w:t>, 320</w:t>
      </w:r>
      <w:r w:rsidRPr="00755DE2">
        <w:rPr>
          <w:rFonts w:ascii="Times New Roman" w:hAnsi="Times New Roman"/>
          <w:noProof/>
          <w:sz w:val="24"/>
          <w:szCs w:val="24"/>
        </w:rPr>
        <w:t>.</w:t>
      </w:r>
      <w:r w:rsidRPr="00755DE2">
        <w:rPr>
          <w:rFonts w:ascii="Times New Roman" w:hAnsi="Times New Roman"/>
          <w:sz w:val="24"/>
          <w:szCs w:val="24"/>
        </w:rPr>
        <w:fldChar w:fldCharType="end"/>
      </w:r>
    </w:p>
  </w:footnote>
  <w:footnote w:id="4">
    <w:p w14:paraId="2636D0FA" w14:textId="77777777" w:rsidR="00B52023" w:rsidRPr="00B52023" w:rsidRDefault="00B52023" w:rsidP="00B52023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B52023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B52023">
        <w:rPr>
          <w:rFonts w:ascii="Times New Roman" w:hAnsi="Times New Roman"/>
          <w:sz w:val="24"/>
          <w:szCs w:val="24"/>
        </w:rPr>
        <w:t xml:space="preserve"> </w:t>
      </w:r>
      <w:r w:rsidRPr="00B52023"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Wagner","given":"C. Peter","non-dropping-particle":"","parse-names":false,"suffix":""}],"id":"ITEM-1","issued":{"date-parts":[["2005"]]},"number-of-pages":"20","publisher":"Regal Books","publisher-place":"Ventura, C. A","title":"Discover Your Spiritual Gift","type":"book"},"uris":["http://www.mendeley.com/documents/?uuid=8345191b-047c-4eaa-92a8-2a955252a51c"]}],"mendeley":{"formattedCitation":"C. Peter Wagner, &lt;i&gt;Discover Your Spiritual Gift&lt;/i&gt; (Ventura, C. A: Regal Books, 2005).","manualFormatting":"C. Peter Wagner, Discover Your Spiritual Gift (Ventura, C. A: Regal Books, 2005), 20.","plainTextFormattedCitation":"C. Peter Wagner, Discover Your Spiritual Gift (Ventura, C. A: Regal Books, 2005).","previouslyFormattedCitation":"C. Peter Wagner, &lt;i&gt;Discover Your Spiritual Gift&lt;/i&gt; (Ventura, C. A: Regal Books, 2005)."},"properties":{"noteIndex":4},"schema":"https://github.com/citation-style-language/schema/raw/master/csl-citation.json"}</w:instrText>
      </w:r>
      <w:r w:rsidRPr="00B52023">
        <w:rPr>
          <w:rFonts w:ascii="Times New Roman" w:hAnsi="Times New Roman"/>
          <w:sz w:val="24"/>
          <w:szCs w:val="24"/>
        </w:rPr>
        <w:fldChar w:fldCharType="separate"/>
      </w:r>
      <w:r w:rsidRPr="00B52023">
        <w:rPr>
          <w:rFonts w:ascii="Times New Roman" w:hAnsi="Times New Roman"/>
          <w:noProof/>
          <w:sz w:val="24"/>
          <w:szCs w:val="24"/>
        </w:rPr>
        <w:t xml:space="preserve">C. Peter Wagner, </w:t>
      </w:r>
      <w:r w:rsidRPr="00B52023">
        <w:rPr>
          <w:rFonts w:ascii="Times New Roman" w:hAnsi="Times New Roman"/>
          <w:i/>
          <w:noProof/>
          <w:sz w:val="24"/>
          <w:szCs w:val="24"/>
        </w:rPr>
        <w:t>Discover Your Spiritual Gift</w:t>
      </w:r>
      <w:r w:rsidRPr="00B52023">
        <w:rPr>
          <w:rFonts w:ascii="Times New Roman" w:hAnsi="Times New Roman"/>
          <w:noProof/>
          <w:sz w:val="24"/>
          <w:szCs w:val="24"/>
        </w:rPr>
        <w:t xml:space="preserve"> (Ventura, C. A: Regal Books, 2005)</w:t>
      </w:r>
      <w:r>
        <w:rPr>
          <w:rFonts w:ascii="Times New Roman" w:hAnsi="Times New Roman"/>
          <w:noProof/>
          <w:sz w:val="24"/>
          <w:szCs w:val="24"/>
          <w:lang w:val="en-US"/>
        </w:rPr>
        <w:t>, 20</w:t>
      </w:r>
      <w:r w:rsidRPr="00B52023">
        <w:rPr>
          <w:rFonts w:ascii="Times New Roman" w:hAnsi="Times New Roman"/>
          <w:noProof/>
          <w:sz w:val="24"/>
          <w:szCs w:val="24"/>
        </w:rPr>
        <w:t>.</w:t>
      </w:r>
      <w:r w:rsidRPr="00B52023">
        <w:rPr>
          <w:rFonts w:ascii="Times New Roman" w:hAnsi="Times New Roman"/>
          <w:sz w:val="24"/>
          <w:szCs w:val="24"/>
        </w:rPr>
        <w:fldChar w:fldCharType="end"/>
      </w:r>
    </w:p>
  </w:footnote>
  <w:footnote w:id="5">
    <w:p w14:paraId="1FFBCE3B" w14:textId="77777777" w:rsidR="00B52023" w:rsidRPr="00B52023" w:rsidRDefault="00B52023" w:rsidP="00B52023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B52023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B52023">
        <w:rPr>
          <w:rFonts w:ascii="Times New Roman" w:hAnsi="Times New Roman"/>
          <w:sz w:val="24"/>
          <w:szCs w:val="24"/>
        </w:rPr>
        <w:t xml:space="preserve"> </w:t>
      </w:r>
      <w:r w:rsidRPr="00B52023"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Hamon","given":"Bill","non-dropping-particle":"","parse-names":false,"suffix":""}],"id":"ITEM-1","issued":{"date-parts":[["2013"]]},"number-of-pages":"223","publisher":"Nafiri Gabriel","publisher-place":"Jakarta","title":"70 Alasan Berbahasa Roh","type":"book"},"uris":["http://www.mendeley.com/documents/?uuid=5d789572-ec1e-4592-8ccc-8f295db3405e"]}],"mendeley":{"formattedCitation":"Bill Hamon, &lt;i&gt;70 Alasan Berbahasa Roh&lt;/i&gt; (Jakarta: Nafiri Gabriel, 2013).","manualFormatting":"Bill Hamon, 70 Alasan Berbahasa Roh (Jakarta: Nafiri Gabriel, 2013), 223.","plainTextFormattedCitation":"Bill Hamon, 70 Alasan Berbahasa Roh (Jakarta: Nafiri Gabriel, 2013).","previouslyFormattedCitation":"Bill Hamon, &lt;i&gt;70 Alasan Berbahasa Roh&lt;/i&gt; (Jakarta: Nafiri Gabriel, 2013)."},"properties":{"noteIndex":5},"schema":"https://github.com/citation-style-language/schema/raw/master/csl-citation.json"}</w:instrText>
      </w:r>
      <w:r w:rsidRPr="00B52023">
        <w:rPr>
          <w:rFonts w:ascii="Times New Roman" w:hAnsi="Times New Roman"/>
          <w:sz w:val="24"/>
          <w:szCs w:val="24"/>
        </w:rPr>
        <w:fldChar w:fldCharType="separate"/>
      </w:r>
      <w:r w:rsidRPr="00B52023">
        <w:rPr>
          <w:rFonts w:ascii="Times New Roman" w:hAnsi="Times New Roman"/>
          <w:noProof/>
          <w:sz w:val="24"/>
          <w:szCs w:val="24"/>
        </w:rPr>
        <w:t xml:space="preserve">Bill Hamon, </w:t>
      </w:r>
      <w:r w:rsidRPr="00B52023">
        <w:rPr>
          <w:rFonts w:ascii="Times New Roman" w:hAnsi="Times New Roman"/>
          <w:i/>
          <w:noProof/>
          <w:sz w:val="24"/>
          <w:szCs w:val="24"/>
        </w:rPr>
        <w:t>70 Alasan Berbahasa Roh</w:t>
      </w:r>
      <w:r w:rsidRPr="00B52023">
        <w:rPr>
          <w:rFonts w:ascii="Times New Roman" w:hAnsi="Times New Roman"/>
          <w:noProof/>
          <w:sz w:val="24"/>
          <w:szCs w:val="24"/>
        </w:rPr>
        <w:t xml:space="preserve"> (Jakarta: Nafiri Gabriel, 2013)</w:t>
      </w:r>
      <w:r>
        <w:rPr>
          <w:rFonts w:ascii="Times New Roman" w:hAnsi="Times New Roman"/>
          <w:noProof/>
          <w:sz w:val="24"/>
          <w:szCs w:val="24"/>
          <w:lang w:val="en-US"/>
        </w:rPr>
        <w:t>, 223</w:t>
      </w:r>
      <w:r w:rsidRPr="00B52023">
        <w:rPr>
          <w:rFonts w:ascii="Times New Roman" w:hAnsi="Times New Roman"/>
          <w:noProof/>
          <w:sz w:val="24"/>
          <w:szCs w:val="24"/>
        </w:rPr>
        <w:t>.</w:t>
      </w:r>
      <w:r w:rsidRPr="00B52023">
        <w:rPr>
          <w:rFonts w:ascii="Times New Roman" w:hAnsi="Times New Roman"/>
          <w:sz w:val="24"/>
          <w:szCs w:val="24"/>
        </w:rPr>
        <w:fldChar w:fldCharType="end"/>
      </w:r>
    </w:p>
  </w:footnote>
  <w:footnote w:id="6">
    <w:p w14:paraId="1A2364E2" w14:textId="77777777" w:rsidR="00B52023" w:rsidRPr="00B52023" w:rsidRDefault="00B52023" w:rsidP="00B52023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B52023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B52023">
        <w:rPr>
          <w:rFonts w:ascii="Times New Roman" w:hAnsi="Times New Roman"/>
          <w:sz w:val="24"/>
          <w:szCs w:val="24"/>
        </w:rPr>
        <w:t xml:space="preserve"> </w:t>
      </w:r>
      <w:r w:rsidRPr="00B52023">
        <w:rPr>
          <w:rFonts w:ascii="Times New Roman" w:hAnsi="Times New Roman"/>
          <w:sz w:val="24"/>
          <w:szCs w:val="24"/>
        </w:rPr>
        <w:fldChar w:fldCharType="begin" w:fldLock="1"/>
      </w:r>
      <w:r w:rsidR="00286C4D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Hinn","given":"Benny","non-dropping-particle":"","parse-names":false,"suffix":""}],"id":"ITEM-1","issued":{"date-parts":[["2004"]]},"number-of-pages":"25","publisher":"Immanuel","publisher-place":"Jakarta","title":"Selamat Datang Roh Kudus","type":"book"},"uris":["http://www.mendeley.com/documents/?uuid=5da73538-830f-4d5d-b43e-2e3aa8abd18c"]}],"mendeley":{"formattedCitation":"Benny Hinn, &lt;i&gt;Selamat Datang Roh Kudus&lt;/i&gt; (Jakarta: Immanuel, 2004).","manualFormatting":"Benny Hinn, Selamat Datang Roh Kudus (Jakarta: Immanuel, 2004), 25.","plainTextFormattedCitation":"Benny Hinn, Selamat Datang Roh Kudus (Jakarta: Immanuel, 2004).","previouslyFormattedCitation":"Benny Hinn, &lt;i&gt;Selamat Datang Roh Kudus&lt;/i&gt; (Jakarta: Immanuel, 2004)."},"properties":{"noteIndex":6},"schema":"https://github.com/citation-style-language/schema/raw/master/csl-citation.json"}</w:instrText>
      </w:r>
      <w:r w:rsidRPr="00B52023">
        <w:rPr>
          <w:rFonts w:ascii="Times New Roman" w:hAnsi="Times New Roman"/>
          <w:sz w:val="24"/>
          <w:szCs w:val="24"/>
        </w:rPr>
        <w:fldChar w:fldCharType="separate"/>
      </w:r>
      <w:r w:rsidRPr="00B52023">
        <w:rPr>
          <w:rFonts w:ascii="Times New Roman" w:hAnsi="Times New Roman"/>
          <w:noProof/>
          <w:sz w:val="24"/>
          <w:szCs w:val="24"/>
        </w:rPr>
        <w:t xml:space="preserve">Benny Hinn, </w:t>
      </w:r>
      <w:r w:rsidRPr="00B52023">
        <w:rPr>
          <w:rFonts w:ascii="Times New Roman" w:hAnsi="Times New Roman"/>
          <w:i/>
          <w:noProof/>
          <w:sz w:val="24"/>
          <w:szCs w:val="24"/>
        </w:rPr>
        <w:t>Selamat Datang Roh Kudus</w:t>
      </w:r>
      <w:r w:rsidRPr="00B52023">
        <w:rPr>
          <w:rFonts w:ascii="Times New Roman" w:hAnsi="Times New Roman"/>
          <w:noProof/>
          <w:sz w:val="24"/>
          <w:szCs w:val="24"/>
        </w:rPr>
        <w:t xml:space="preserve"> (Jakarta: Immanuel, 2004)</w:t>
      </w:r>
      <w:r w:rsidR="00286C4D">
        <w:rPr>
          <w:rFonts w:ascii="Times New Roman" w:hAnsi="Times New Roman"/>
          <w:noProof/>
          <w:sz w:val="24"/>
          <w:szCs w:val="24"/>
          <w:lang w:val="en-US"/>
        </w:rPr>
        <w:t>, 25</w:t>
      </w:r>
      <w:r w:rsidRPr="00B52023">
        <w:rPr>
          <w:rFonts w:ascii="Times New Roman" w:hAnsi="Times New Roman"/>
          <w:noProof/>
          <w:sz w:val="24"/>
          <w:szCs w:val="24"/>
        </w:rPr>
        <w:t>.</w:t>
      </w:r>
      <w:r w:rsidRPr="00B52023">
        <w:rPr>
          <w:rFonts w:ascii="Times New Roman" w:hAnsi="Times New Roman"/>
          <w:sz w:val="24"/>
          <w:szCs w:val="24"/>
        </w:rPr>
        <w:fldChar w:fldCharType="end"/>
      </w:r>
    </w:p>
  </w:footnote>
  <w:footnote w:id="7">
    <w:p w14:paraId="5AE1F576" w14:textId="77777777" w:rsidR="00286C4D" w:rsidRPr="00286C4D" w:rsidRDefault="00286C4D" w:rsidP="00286C4D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286C4D">
        <w:rPr>
          <w:rFonts w:ascii="Times New Roman" w:hAnsi="Times New Roman"/>
          <w:sz w:val="24"/>
          <w:szCs w:val="24"/>
        </w:rPr>
        <w:t xml:space="preserve"> </w:t>
      </w:r>
      <w:r w:rsidRPr="00286C4D"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Warren","given":"Rick","non-dropping-particle":"","parse-names":false,"suffix":""}],"id":"ITEM-1","issued":{"date-parts":[["1990"]]},"number-of-pages":"378","publisher":"Gandum Mas","publisher-place":"Malang","title":"Pertumbuhan Gereja Masa Kini","type":"book"},"uris":["http://www.mendeley.com/documents/?uuid=31eee84f-44e4-4dba-95a9-d59120c71f99"]}],"mendeley":{"formattedCitation":"Rick Warren, &lt;i&gt;Pertumbuhan Gereja Masa Kini&lt;/i&gt; (Malang: Gandum Mas, 1990).","manualFormatting":"Rick Warren, Pertumbuhan Gereja Masa Kini (Malang: Gandum Mas, 1990), 378.","plainTextFormattedCitation":"Rick Warren, Pertumbuhan Gereja Masa Kini (Malang: Gandum Mas, 1990).","previouslyFormattedCitation":"Rick Warren, &lt;i&gt;Pertumbuhan Gereja Masa Kini&lt;/i&gt; (Malang: Gandum Mas, 1990)."},"properties":{"noteIndex":7},"schema":"https://github.com/citation-style-language/schema/raw/master/csl-citation.json"}</w:instrText>
      </w:r>
      <w:r w:rsidRPr="00286C4D">
        <w:rPr>
          <w:rFonts w:ascii="Times New Roman" w:hAnsi="Times New Roman"/>
          <w:sz w:val="24"/>
          <w:szCs w:val="24"/>
        </w:rPr>
        <w:fldChar w:fldCharType="separate"/>
      </w:r>
      <w:r w:rsidRPr="00286C4D">
        <w:rPr>
          <w:rFonts w:ascii="Times New Roman" w:hAnsi="Times New Roman"/>
          <w:noProof/>
          <w:sz w:val="24"/>
          <w:szCs w:val="24"/>
        </w:rPr>
        <w:t xml:space="preserve">Rick Warren, </w:t>
      </w:r>
      <w:r w:rsidRPr="00286C4D">
        <w:rPr>
          <w:rFonts w:ascii="Times New Roman" w:hAnsi="Times New Roman"/>
          <w:i/>
          <w:noProof/>
          <w:sz w:val="24"/>
          <w:szCs w:val="24"/>
        </w:rPr>
        <w:t>Pertumbuhan Gereja Masa Kini</w:t>
      </w:r>
      <w:r w:rsidRPr="00286C4D">
        <w:rPr>
          <w:rFonts w:ascii="Times New Roman" w:hAnsi="Times New Roman"/>
          <w:noProof/>
          <w:sz w:val="24"/>
          <w:szCs w:val="24"/>
        </w:rPr>
        <w:t xml:space="preserve"> (Malang: Gandum Mas, 1990)</w:t>
      </w:r>
      <w:r>
        <w:rPr>
          <w:rFonts w:ascii="Times New Roman" w:hAnsi="Times New Roman"/>
          <w:noProof/>
          <w:sz w:val="24"/>
          <w:szCs w:val="24"/>
          <w:lang w:val="en-US"/>
        </w:rPr>
        <w:t>, 378</w:t>
      </w:r>
      <w:r w:rsidRPr="00286C4D">
        <w:rPr>
          <w:rFonts w:ascii="Times New Roman" w:hAnsi="Times New Roman"/>
          <w:noProof/>
          <w:sz w:val="24"/>
          <w:szCs w:val="24"/>
        </w:rPr>
        <w:t>.</w:t>
      </w:r>
      <w:r w:rsidRPr="00286C4D">
        <w:rPr>
          <w:rFonts w:ascii="Times New Roman" w:hAnsi="Times New Roman"/>
          <w:sz w:val="24"/>
          <w:szCs w:val="24"/>
        </w:rPr>
        <w:fldChar w:fldCharType="end"/>
      </w:r>
    </w:p>
  </w:footnote>
  <w:footnote w:id="8">
    <w:p w14:paraId="29929506" w14:textId="77777777" w:rsidR="00286C4D" w:rsidRPr="00286C4D" w:rsidRDefault="00286C4D" w:rsidP="00286C4D">
      <w:pPr>
        <w:pStyle w:val="FootnoteText"/>
        <w:ind w:firstLine="567"/>
        <w:rPr>
          <w:rFonts w:ascii="Times New Roman" w:hAnsi="Times New Roman"/>
          <w:sz w:val="24"/>
          <w:szCs w:val="24"/>
          <w:lang w:val="en-US"/>
        </w:rPr>
      </w:pPr>
      <w:r w:rsidRPr="00286C4D">
        <w:rPr>
          <w:rStyle w:val="FootnoteReference"/>
          <w:rFonts w:ascii="Times New Roman" w:hAnsi="Times New Roman"/>
          <w:sz w:val="24"/>
          <w:szCs w:val="24"/>
        </w:rPr>
        <w:footnoteRef/>
      </w:r>
      <w:r w:rsidRPr="00286C4D">
        <w:rPr>
          <w:rFonts w:ascii="Times New Roman" w:hAnsi="Times New Roman"/>
          <w:sz w:val="24"/>
          <w:szCs w:val="24"/>
        </w:rPr>
        <w:t xml:space="preserve"> </w:t>
      </w:r>
      <w:r w:rsidRPr="00286C4D">
        <w:rPr>
          <w:rFonts w:ascii="Times New Roman" w:hAnsi="Times New Roman"/>
          <w:sz w:val="24"/>
          <w:szCs w:val="24"/>
        </w:rPr>
        <w:fldChar w:fldCharType="begin" w:fldLock="1"/>
      </w:r>
      <w:r w:rsidR="00636CD3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chwarsz","given":"Christian A.","non-dropping-particle":"","parse-names":false,"suffix":""}],"id":"ITEM-1","issued":{"date-parts":[["1999"]]},"publisher":"Metanoia Publishing","publisher-place":"Jakarta","title":"Pertumbuhan Gereja yang Alamiah","type":"book"},"uris":["http://www.mendeley.com/documents/?uuid=dcb0fe60-c9d9-4af3-9d5e-9683267b0c18"]}],"mendeley":{"formattedCitation":"Christian A. Schwarsz, &lt;i&gt;Pertumbuhan Gereja Yang Alamiah&lt;/i&gt; (Jakarta: Metanoia Publishing, 1999).","plainTextFormattedCitation":"Christian A. Schwarsz, Pertumbuhan Gereja Yang Alamiah (Jakarta: Metanoia Publishing, 1999).","previouslyFormattedCitation":"Christian A. Schwarsz, &lt;i&gt;Pertumbuhan Gereja Yang Alamiah&lt;/i&gt; (Jakarta: Metanoia Publishing, 1999)."},"properties":{"noteIndex":8},"schema":"https://github.com/citation-style-language/schema/raw/master/csl-citation.json"}</w:instrText>
      </w:r>
      <w:r w:rsidRPr="00286C4D">
        <w:rPr>
          <w:rFonts w:ascii="Times New Roman" w:hAnsi="Times New Roman"/>
          <w:sz w:val="24"/>
          <w:szCs w:val="24"/>
        </w:rPr>
        <w:fldChar w:fldCharType="separate"/>
      </w:r>
      <w:r w:rsidR="00636CD3" w:rsidRPr="00636CD3">
        <w:rPr>
          <w:rFonts w:ascii="Times New Roman" w:hAnsi="Times New Roman"/>
          <w:noProof/>
          <w:sz w:val="24"/>
          <w:szCs w:val="24"/>
        </w:rPr>
        <w:t xml:space="preserve">Christian A. Schwarsz, </w:t>
      </w:r>
      <w:r w:rsidR="00636CD3" w:rsidRPr="00636CD3">
        <w:rPr>
          <w:rFonts w:ascii="Times New Roman" w:hAnsi="Times New Roman"/>
          <w:i/>
          <w:noProof/>
          <w:sz w:val="24"/>
          <w:szCs w:val="24"/>
        </w:rPr>
        <w:t>Pertumbuhan Gereja Yang Alamiah</w:t>
      </w:r>
      <w:r w:rsidR="00636CD3" w:rsidRPr="00636CD3">
        <w:rPr>
          <w:rFonts w:ascii="Times New Roman" w:hAnsi="Times New Roman"/>
          <w:noProof/>
          <w:sz w:val="24"/>
          <w:szCs w:val="24"/>
        </w:rPr>
        <w:t xml:space="preserve"> (Jakarta: Metanoia Publishing, 1999).</w:t>
      </w:r>
      <w:r w:rsidRPr="00286C4D">
        <w:rPr>
          <w:rFonts w:ascii="Times New Roman" w:hAnsi="Times New Roman"/>
          <w:sz w:val="24"/>
          <w:szCs w:val="24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675080"/>
    <w:multiLevelType w:val="hybridMultilevel"/>
    <w:tmpl w:val="87A89778"/>
    <w:lvl w:ilvl="0" w:tplc="0256038C">
      <w:start w:val="1"/>
      <w:numFmt w:val="upperLetter"/>
      <w:lvlText w:val="%1."/>
      <w:lvlJc w:val="left"/>
      <w:pPr>
        <w:ind w:left="37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92" w:hanging="360"/>
      </w:pPr>
    </w:lvl>
    <w:lvl w:ilvl="2" w:tplc="0409001B" w:tentative="1">
      <w:start w:val="1"/>
      <w:numFmt w:val="lowerRoman"/>
      <w:lvlText w:val="%3."/>
      <w:lvlJc w:val="right"/>
      <w:pPr>
        <w:ind w:left="1812" w:hanging="180"/>
      </w:pPr>
    </w:lvl>
    <w:lvl w:ilvl="3" w:tplc="0409000F" w:tentative="1">
      <w:start w:val="1"/>
      <w:numFmt w:val="decimal"/>
      <w:lvlText w:val="%4."/>
      <w:lvlJc w:val="left"/>
      <w:pPr>
        <w:ind w:left="2532" w:hanging="360"/>
      </w:pPr>
    </w:lvl>
    <w:lvl w:ilvl="4" w:tplc="04090019" w:tentative="1">
      <w:start w:val="1"/>
      <w:numFmt w:val="lowerLetter"/>
      <w:lvlText w:val="%5."/>
      <w:lvlJc w:val="left"/>
      <w:pPr>
        <w:ind w:left="3252" w:hanging="360"/>
      </w:pPr>
    </w:lvl>
    <w:lvl w:ilvl="5" w:tplc="0409001B" w:tentative="1">
      <w:start w:val="1"/>
      <w:numFmt w:val="lowerRoman"/>
      <w:lvlText w:val="%6."/>
      <w:lvlJc w:val="right"/>
      <w:pPr>
        <w:ind w:left="3972" w:hanging="180"/>
      </w:pPr>
    </w:lvl>
    <w:lvl w:ilvl="6" w:tplc="0409000F" w:tentative="1">
      <w:start w:val="1"/>
      <w:numFmt w:val="decimal"/>
      <w:lvlText w:val="%7."/>
      <w:lvlJc w:val="left"/>
      <w:pPr>
        <w:ind w:left="4692" w:hanging="360"/>
      </w:pPr>
    </w:lvl>
    <w:lvl w:ilvl="7" w:tplc="04090019" w:tentative="1">
      <w:start w:val="1"/>
      <w:numFmt w:val="lowerLetter"/>
      <w:lvlText w:val="%8."/>
      <w:lvlJc w:val="left"/>
      <w:pPr>
        <w:ind w:left="5412" w:hanging="360"/>
      </w:pPr>
    </w:lvl>
    <w:lvl w:ilvl="8" w:tplc="0409001B" w:tentative="1">
      <w:start w:val="1"/>
      <w:numFmt w:val="lowerRoman"/>
      <w:lvlText w:val="%9."/>
      <w:lvlJc w:val="right"/>
      <w:pPr>
        <w:ind w:left="6132" w:hanging="180"/>
      </w:pPr>
    </w:lvl>
  </w:abstractNum>
  <w:abstractNum w:abstractNumId="1" w15:restartNumberingAfterBreak="0">
    <w:nsid w:val="08ED1CDF"/>
    <w:multiLevelType w:val="hybridMultilevel"/>
    <w:tmpl w:val="BFF0D1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44099A"/>
    <w:multiLevelType w:val="hybridMultilevel"/>
    <w:tmpl w:val="05F25AF2"/>
    <w:lvl w:ilvl="0" w:tplc="B656A06E">
      <w:start w:val="1"/>
      <w:numFmt w:val="decimal"/>
      <w:lvlText w:val="%1."/>
      <w:lvlJc w:val="left"/>
      <w:pPr>
        <w:ind w:left="73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52" w:hanging="360"/>
      </w:pPr>
    </w:lvl>
    <w:lvl w:ilvl="2" w:tplc="0409001B" w:tentative="1">
      <w:start w:val="1"/>
      <w:numFmt w:val="lowerRoman"/>
      <w:lvlText w:val="%3."/>
      <w:lvlJc w:val="right"/>
      <w:pPr>
        <w:ind w:left="2172" w:hanging="180"/>
      </w:pPr>
    </w:lvl>
    <w:lvl w:ilvl="3" w:tplc="0409000F" w:tentative="1">
      <w:start w:val="1"/>
      <w:numFmt w:val="decimal"/>
      <w:lvlText w:val="%4."/>
      <w:lvlJc w:val="left"/>
      <w:pPr>
        <w:ind w:left="2892" w:hanging="360"/>
      </w:pPr>
    </w:lvl>
    <w:lvl w:ilvl="4" w:tplc="04090019" w:tentative="1">
      <w:start w:val="1"/>
      <w:numFmt w:val="lowerLetter"/>
      <w:lvlText w:val="%5."/>
      <w:lvlJc w:val="left"/>
      <w:pPr>
        <w:ind w:left="3612" w:hanging="360"/>
      </w:pPr>
    </w:lvl>
    <w:lvl w:ilvl="5" w:tplc="0409001B" w:tentative="1">
      <w:start w:val="1"/>
      <w:numFmt w:val="lowerRoman"/>
      <w:lvlText w:val="%6."/>
      <w:lvlJc w:val="right"/>
      <w:pPr>
        <w:ind w:left="4332" w:hanging="180"/>
      </w:pPr>
    </w:lvl>
    <w:lvl w:ilvl="6" w:tplc="0409000F" w:tentative="1">
      <w:start w:val="1"/>
      <w:numFmt w:val="decimal"/>
      <w:lvlText w:val="%7."/>
      <w:lvlJc w:val="left"/>
      <w:pPr>
        <w:ind w:left="5052" w:hanging="360"/>
      </w:pPr>
    </w:lvl>
    <w:lvl w:ilvl="7" w:tplc="04090019" w:tentative="1">
      <w:start w:val="1"/>
      <w:numFmt w:val="lowerLetter"/>
      <w:lvlText w:val="%8."/>
      <w:lvlJc w:val="left"/>
      <w:pPr>
        <w:ind w:left="5772" w:hanging="360"/>
      </w:pPr>
    </w:lvl>
    <w:lvl w:ilvl="8" w:tplc="0409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3" w15:restartNumberingAfterBreak="0">
    <w:nsid w:val="0E7021AE"/>
    <w:multiLevelType w:val="hybridMultilevel"/>
    <w:tmpl w:val="5A16710E"/>
    <w:lvl w:ilvl="0" w:tplc="8242A2F6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FF4D91"/>
    <w:multiLevelType w:val="hybridMultilevel"/>
    <w:tmpl w:val="F7ECBF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AD2667B"/>
    <w:multiLevelType w:val="hybridMultilevel"/>
    <w:tmpl w:val="188614A8"/>
    <w:lvl w:ilvl="0" w:tplc="460814AA">
      <w:start w:val="1"/>
      <w:numFmt w:val="decimal"/>
      <w:lvlText w:val="%1."/>
      <w:lvlJc w:val="left"/>
      <w:pPr>
        <w:ind w:left="73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52" w:hanging="360"/>
      </w:pPr>
    </w:lvl>
    <w:lvl w:ilvl="2" w:tplc="0409001B" w:tentative="1">
      <w:start w:val="1"/>
      <w:numFmt w:val="lowerRoman"/>
      <w:lvlText w:val="%3."/>
      <w:lvlJc w:val="right"/>
      <w:pPr>
        <w:ind w:left="2172" w:hanging="180"/>
      </w:pPr>
    </w:lvl>
    <w:lvl w:ilvl="3" w:tplc="0409000F" w:tentative="1">
      <w:start w:val="1"/>
      <w:numFmt w:val="decimal"/>
      <w:lvlText w:val="%4."/>
      <w:lvlJc w:val="left"/>
      <w:pPr>
        <w:ind w:left="2892" w:hanging="360"/>
      </w:pPr>
    </w:lvl>
    <w:lvl w:ilvl="4" w:tplc="04090019" w:tentative="1">
      <w:start w:val="1"/>
      <w:numFmt w:val="lowerLetter"/>
      <w:lvlText w:val="%5."/>
      <w:lvlJc w:val="left"/>
      <w:pPr>
        <w:ind w:left="3612" w:hanging="360"/>
      </w:pPr>
    </w:lvl>
    <w:lvl w:ilvl="5" w:tplc="0409001B" w:tentative="1">
      <w:start w:val="1"/>
      <w:numFmt w:val="lowerRoman"/>
      <w:lvlText w:val="%6."/>
      <w:lvlJc w:val="right"/>
      <w:pPr>
        <w:ind w:left="4332" w:hanging="180"/>
      </w:pPr>
    </w:lvl>
    <w:lvl w:ilvl="6" w:tplc="0409000F" w:tentative="1">
      <w:start w:val="1"/>
      <w:numFmt w:val="decimal"/>
      <w:lvlText w:val="%7."/>
      <w:lvlJc w:val="left"/>
      <w:pPr>
        <w:ind w:left="5052" w:hanging="360"/>
      </w:pPr>
    </w:lvl>
    <w:lvl w:ilvl="7" w:tplc="04090019" w:tentative="1">
      <w:start w:val="1"/>
      <w:numFmt w:val="lowerLetter"/>
      <w:lvlText w:val="%8."/>
      <w:lvlJc w:val="left"/>
      <w:pPr>
        <w:ind w:left="5772" w:hanging="360"/>
      </w:pPr>
    </w:lvl>
    <w:lvl w:ilvl="8" w:tplc="0409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6" w15:restartNumberingAfterBreak="0">
    <w:nsid w:val="62E004E4"/>
    <w:multiLevelType w:val="hybridMultilevel"/>
    <w:tmpl w:val="E2DC97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28644A6"/>
    <w:multiLevelType w:val="hybridMultilevel"/>
    <w:tmpl w:val="449691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5"/>
  </w:num>
  <w:num w:numId="3">
    <w:abstractNumId w:val="7"/>
  </w:num>
  <w:num w:numId="4">
    <w:abstractNumId w:val="1"/>
  </w:num>
  <w:num w:numId="5">
    <w:abstractNumId w:val="6"/>
  </w:num>
  <w:num w:numId="6">
    <w:abstractNumId w:val="3"/>
  </w:num>
  <w:num w:numId="7">
    <w:abstractNumId w:val="4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90CA5"/>
    <w:rsid w:val="0006362A"/>
    <w:rsid w:val="00286C4D"/>
    <w:rsid w:val="003432E5"/>
    <w:rsid w:val="00623D28"/>
    <w:rsid w:val="00636CD3"/>
    <w:rsid w:val="006866BA"/>
    <w:rsid w:val="00755DE2"/>
    <w:rsid w:val="007D3FF7"/>
    <w:rsid w:val="008A6C87"/>
    <w:rsid w:val="00973A2C"/>
    <w:rsid w:val="00A47AA8"/>
    <w:rsid w:val="00A76EC9"/>
    <w:rsid w:val="00B52023"/>
    <w:rsid w:val="00B90CA5"/>
    <w:rsid w:val="00BB73CA"/>
    <w:rsid w:val="00C62340"/>
    <w:rsid w:val="00F178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D1A2C2"/>
  <w15:docId w15:val="{419C9146-C333-4C22-A7FE-0C74D03FE3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0CA5"/>
    <w:rPr>
      <w:rFonts w:ascii="Calibri" w:eastAsia="Calibri" w:hAnsi="Calibri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90CA5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90CA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90CA5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90CA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90CA5"/>
    <w:rPr>
      <w:rFonts w:ascii="Calibri" w:eastAsia="Calibri" w:hAnsi="Calibri" w:cs="Times New Roman"/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B90CA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andra@sttkao.ac.id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D80878D-8098-4FC0-A197-702417C86F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16</Pages>
  <Words>5188</Words>
  <Characters>29578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Chandra Kirana</cp:lastModifiedBy>
  <cp:revision>6</cp:revision>
  <dcterms:created xsi:type="dcterms:W3CDTF">2020-06-16T14:20:00Z</dcterms:created>
  <dcterms:modified xsi:type="dcterms:W3CDTF">2020-06-17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turabian-fullnote-bibliography</vt:lpwstr>
  </property>
  <property fmtid="{D5CDD505-2E9C-101B-9397-08002B2CF9AE}" pid="21" name="Mendeley Recent Style Name 9_1">
    <vt:lpwstr>Turabian 8th edition (full no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bd30d98-d757-3fb1-9985-d94daf28953b</vt:lpwstr>
  </property>
  <property fmtid="{D5CDD505-2E9C-101B-9397-08002B2CF9AE}" pid="24" name="Mendeley Citation Style_1">
    <vt:lpwstr>http://www.zotero.org/styles/turabian-fullnote-bibliography</vt:lpwstr>
  </property>
</Properties>
</file>